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25066C" w14:textId="77777777" w:rsidR="0009657B" w:rsidRPr="004B2564" w:rsidRDefault="0095419A" w:rsidP="00096D1A">
      <w:pPr>
        <w:pStyle w:val="Style1"/>
        <w:tabs>
          <w:tab w:val="center" w:pos="7938"/>
        </w:tabs>
        <w:jc w:val="both"/>
        <w:rPr>
          <w:rStyle w:val="PageNumber"/>
          <w:rFonts w:cs="B Zar"/>
          <w:szCs w:val="16"/>
          <w:rtl/>
        </w:rPr>
      </w:pPr>
      <w:r>
        <w:rPr>
          <w:rFonts w:cs="B Zar" w:hint="cs"/>
          <w:noProof/>
          <w:szCs w:val="16"/>
          <w:rtl/>
          <w:lang w:bidi="ar-SA"/>
        </w:rPr>
        <mc:AlternateContent>
          <mc:Choice Requires="wps">
            <w:drawing>
              <wp:anchor distT="0" distB="0" distL="114300" distR="114300" simplePos="0" relativeHeight="251659264" behindDoc="0" locked="0" layoutInCell="1" allowOverlap="1" wp14:anchorId="4FC8184E" wp14:editId="671A054F">
                <wp:simplePos x="0" y="0"/>
                <wp:positionH relativeFrom="page">
                  <wp:posOffset>6240780</wp:posOffset>
                </wp:positionH>
                <wp:positionV relativeFrom="page">
                  <wp:posOffset>1378717</wp:posOffset>
                </wp:positionV>
                <wp:extent cx="720090" cy="360045"/>
                <wp:effectExtent l="0" t="0" r="41910" b="5905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360045"/>
                        </a:xfrm>
                        <a:prstGeom prst="flowChartAlternateProcess">
                          <a:avLst/>
                        </a:prstGeom>
                        <a:gradFill rotWithShape="0">
                          <a:gsLst>
                            <a:gs pos="0">
                              <a:srgbClr val="FFFFFF"/>
                            </a:gs>
                            <a:gs pos="100000">
                              <a:srgbClr val="BFBFBF"/>
                            </a:gs>
                          </a:gsLst>
                          <a:lin ang="5400000" scaled="1"/>
                        </a:gradFill>
                        <a:ln w="12700">
                          <a:solidFill>
                            <a:srgbClr val="000000"/>
                          </a:solidFill>
                          <a:miter lim="800000"/>
                          <a:headEnd/>
                          <a:tailEnd/>
                        </a:ln>
                        <a:effectLst>
                          <a:outerShdw dist="28398" dir="3806097" algn="ctr" rotWithShape="0">
                            <a:srgbClr val="205867">
                              <a:alpha val="50000"/>
                            </a:srgbClr>
                          </a:outerShdw>
                        </a:effectLst>
                      </wps:spPr>
                      <wps:txbx>
                        <w:txbxContent>
                          <w:p w14:paraId="775F9859" w14:textId="77777777" w:rsidR="0095419A" w:rsidRPr="00EA7BB2" w:rsidRDefault="0095419A" w:rsidP="0095419A">
                            <w:pPr>
                              <w:pStyle w:val="Style1"/>
                              <w:tabs>
                                <w:tab w:val="center" w:pos="7938"/>
                              </w:tabs>
                              <w:jc w:val="center"/>
                              <w:rPr>
                                <w:rStyle w:val="PageNumber"/>
                                <w:rFonts w:cs="B Lotus"/>
                                <w:b/>
                                <w:bCs/>
                                <w:sz w:val="20"/>
                                <w:szCs w:val="20"/>
                                <w:rtl/>
                              </w:rPr>
                            </w:pPr>
                            <w:r>
                              <w:rPr>
                                <w:rStyle w:val="PageNumber"/>
                                <w:rFonts w:cs="B Lotus" w:hint="cs"/>
                                <w:b/>
                                <w:bCs/>
                                <w:sz w:val="20"/>
                                <w:szCs w:val="20"/>
                                <w:rtl/>
                              </w:rPr>
                              <w:t>نامه به سردبیر</w:t>
                            </w:r>
                          </w:p>
                        </w:txbxContent>
                      </wps:txbx>
                      <wps:bodyPr rot="0" vert="horz" wrap="square" lIns="54000" tIns="45720" rIns="5400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FC8184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9" o:spid="_x0000_s1026" type="#_x0000_t176" style="position:absolute;left:0;text-align:left;margin-left:491.4pt;margin-top:108.55pt;width:56.7pt;height:28.3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" strokeweight="1pt">
                <v:fill color2="#bfbfbf" focus="100%" type="gradient"/>
                <v:shadow on="t" color="#205867" opacity=".5" offset="1pt"/>
                <v:textbox inset="1.5mm,,1.5mm">
                  <w:txbxContent>
                    <w:p w14:paraId="775F9859" w14:textId="77777777" w:rsidR="0095419A" w:rsidRPr="00EA7BB2" w:rsidRDefault="0095419A" w:rsidP="0095419A">
                      <w:pPr>
                        <w:pStyle w:val="Style1"/>
                        <w:tabs>
                          <w:tab w:val="center" w:pos="7938"/>
                        </w:tabs>
                        <w:jc w:val="center"/>
                        <w:rPr>
                          <w:rStyle w:val="PageNumber"/>
                          <w:rFonts w:cs="B Lotus"/>
                          <w:b/>
                          <w:bCs/>
                          <w:sz w:val="20"/>
                          <w:szCs w:val="20"/>
                          <w:rtl/>
                        </w:rPr>
                      </w:pPr>
                      <w:r>
                        <w:rPr>
                          <w:rStyle w:val="PageNumber"/>
                          <w:rFonts w:cs="B Lotus" w:hint="cs"/>
                          <w:b/>
                          <w:bCs/>
                          <w:sz w:val="20"/>
                          <w:szCs w:val="20"/>
                          <w:rtl/>
                        </w:rPr>
                        <w:t>نامه به سردبیر</w:t>
                      </w:r>
                    </w:p>
                  </w:txbxContent>
                </v:textbox>
                <w10:wrap anchorx="page" anchory="page"/>
              </v:shape>
            </w:pict>
          </mc:Fallback>
        </mc:AlternateContent>
      </w:r>
      <w:r w:rsidR="00D51611">
        <w:rPr>
          <w:noProof/>
          <w:lang w:bidi="ar-SA"/>
        </w:rPr>
        <mc:AlternateContent>
          <mc:Choice Requires="wps">
            <w:drawing>
              <wp:anchor distT="0" distB="0" distL="114300" distR="114300" simplePos="0" relativeHeight="251657216" behindDoc="0" locked="0" layoutInCell="1" allowOverlap="1" wp14:anchorId="5E270BA7" wp14:editId="1AF6F71D">
                <wp:simplePos x="0" y="0"/>
                <wp:positionH relativeFrom="page">
                  <wp:posOffset>7860665</wp:posOffset>
                </wp:positionH>
                <wp:positionV relativeFrom="page">
                  <wp:posOffset>1118870</wp:posOffset>
                </wp:positionV>
                <wp:extent cx="720090" cy="360045"/>
                <wp:effectExtent l="0" t="0" r="41910" b="59055"/>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360045"/>
                        </a:xfrm>
                        <a:prstGeom prst="flowChartAlternateProcess">
                          <a:avLst/>
                        </a:prstGeom>
                        <a:gradFill rotWithShape="0">
                          <a:gsLst>
                            <a:gs pos="0">
                              <a:srgbClr val="FFFFFF"/>
                            </a:gs>
                            <a:gs pos="100000">
                              <a:srgbClr val="BFBFBF"/>
                            </a:gs>
                          </a:gsLst>
                          <a:lin ang="5400000" scaled="1"/>
                        </a:gradFill>
                        <a:ln w="12700">
                          <a:solidFill>
                            <a:srgbClr val="000000"/>
                          </a:solidFill>
                          <a:miter lim="800000"/>
                          <a:headEnd/>
                          <a:tailEnd/>
                        </a:ln>
                        <a:effectLst>
                          <a:outerShdw dist="28398" dir="3806097" algn="ctr" rotWithShape="0">
                            <a:srgbClr val="205867">
                              <a:alpha val="50000"/>
                            </a:srgbClr>
                          </a:outerShdw>
                        </a:effectLst>
                      </wps:spPr>
                      <wps:txbx>
                        <w:txbxContent>
                          <w:p w14:paraId="11F38D23" w14:textId="77777777" w:rsidR="008D10FD" w:rsidRPr="00EA7BB2" w:rsidRDefault="008D10FD" w:rsidP="008D10FD">
                            <w:pPr>
                              <w:pStyle w:val="Style1"/>
                              <w:tabs>
                                <w:tab w:val="center" w:pos="7938"/>
                              </w:tabs>
                              <w:jc w:val="center"/>
                              <w:rPr>
                                <w:rStyle w:val="PageNumber"/>
                                <w:rFonts w:cs="B Lotus"/>
                                <w:b/>
                                <w:bCs/>
                                <w:sz w:val="20"/>
                                <w:szCs w:val="20"/>
                                <w:rtl/>
                              </w:rPr>
                            </w:pPr>
                            <w:r w:rsidRPr="00EA7BB2">
                              <w:rPr>
                                <w:rStyle w:val="PageNumber"/>
                                <w:rFonts w:cs="B Lotus" w:hint="cs"/>
                                <w:b/>
                                <w:bCs/>
                                <w:sz w:val="20"/>
                                <w:szCs w:val="20"/>
                                <w:rtl/>
                              </w:rPr>
                              <w:t>نامه به سردبیر</w:t>
                            </w:r>
                          </w:p>
                        </w:txbxContent>
                      </wps:txbx>
                      <wps:bodyPr rot="0" vert="horz" wrap="square" lIns="54000" tIns="45720" rIns="5400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270BA7" id="_x0000_s1027" type="#_x0000_t176" style="position:absolute;left:0;text-align:left;margin-left:618.95pt;margin-top:88.1pt;width:56.7pt;height:28.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" strokeweight="1pt">
                <v:fill color2="#bfbfbf" focus="100%" type="gradient"/>
                <v:shadow on="t" color="#205867" opacity=".5" offset="1pt"/>
                <v:textbox inset="1.5mm,,1.5mm">
                  <w:txbxContent>
                    <w:p w14:paraId="11F38D23" w14:textId="77777777" w:rsidR="008D10FD" w:rsidRPr="00EA7BB2" w:rsidRDefault="008D10FD" w:rsidP="008D10FD">
                      <w:pPr>
                        <w:pStyle w:val="Style1"/>
                        <w:tabs>
                          <w:tab w:val="center" w:pos="7938"/>
                        </w:tabs>
                        <w:jc w:val="center"/>
                        <w:rPr>
                          <w:rStyle w:val="PageNumber"/>
                          <w:rFonts w:cs="B Lotus"/>
                          <w:b/>
                          <w:bCs/>
                          <w:sz w:val="20"/>
                          <w:szCs w:val="20"/>
                          <w:rtl/>
                        </w:rPr>
                      </w:pPr>
                      <w:r w:rsidRPr="00EA7BB2">
                        <w:rPr>
                          <w:rStyle w:val="PageNumber"/>
                          <w:rFonts w:cs="B Lotus" w:hint="cs"/>
                          <w:b/>
                          <w:bCs/>
                          <w:sz w:val="20"/>
                          <w:szCs w:val="20"/>
                          <w:rtl/>
                        </w:rPr>
                        <w:t>نامه به سردبیر</w:t>
                      </w:r>
                    </w:p>
                  </w:txbxContent>
                </v:textbox>
                <w10:wrap anchorx="page" anchory="page"/>
              </v:shape>
            </w:pict>
          </mc:Fallback>
        </mc:AlternateContent>
      </w:r>
      <w:r w:rsidR="00156E88">
        <w:rPr>
          <w:rStyle w:val="PageNumber"/>
          <w:rFonts w:cs="B Zar" w:hint="cs"/>
          <w:szCs w:val="16"/>
          <w:rtl/>
        </w:rPr>
        <w:t xml:space="preserve"> </w:t>
      </w:r>
      <w:r w:rsidR="0009657B" w:rsidRPr="002A0064">
        <w:rPr>
          <w:rStyle w:val="PageNumber"/>
          <w:rFonts w:cs="B Zar" w:hint="cs"/>
          <w:szCs w:val="16"/>
          <w:rtl/>
        </w:rPr>
        <w:tab/>
      </w:r>
      <w:r w:rsidR="0009657B" w:rsidRPr="004B2564">
        <w:rPr>
          <w:rStyle w:val="PageNumber"/>
          <w:rFonts w:cs="B Zar" w:hint="cs"/>
          <w:szCs w:val="16"/>
          <w:rtl/>
        </w:rPr>
        <w:t xml:space="preserve">گام‌هاي توسعه در آموزش پزشكي </w:t>
      </w:r>
    </w:p>
    <w:p w14:paraId="1C745366" w14:textId="77777777" w:rsidR="0009657B" w:rsidRPr="004B2564" w:rsidRDefault="0009657B" w:rsidP="00096D1A">
      <w:pPr>
        <w:pStyle w:val="Style1"/>
        <w:tabs>
          <w:tab w:val="center" w:pos="7938"/>
        </w:tabs>
        <w:jc w:val="both"/>
        <w:rPr>
          <w:rStyle w:val="PageNumber"/>
          <w:rFonts w:cs="B Zar"/>
          <w:szCs w:val="16"/>
          <w:rtl/>
        </w:rPr>
      </w:pPr>
      <w:r w:rsidRPr="004B2564">
        <w:rPr>
          <w:rStyle w:val="PageNumber"/>
          <w:rFonts w:cs="B Zar" w:hint="cs"/>
          <w:szCs w:val="16"/>
          <w:rtl/>
        </w:rPr>
        <w:tab/>
        <w:t>مجله مركز مطالعات و توسعه آموزش پزشكي</w:t>
      </w:r>
    </w:p>
    <w:p w14:paraId="35B034C4" w14:textId="2BD18A08" w:rsidR="0009657B" w:rsidRPr="004B2564" w:rsidRDefault="0009657B" w:rsidP="001C593C">
      <w:pPr>
        <w:pStyle w:val="Style1"/>
        <w:tabs>
          <w:tab w:val="center" w:pos="7938"/>
        </w:tabs>
        <w:jc w:val="both"/>
        <w:rPr>
          <w:rStyle w:val="PageNumber"/>
          <w:rFonts w:cs="B Zar"/>
          <w:szCs w:val="16"/>
          <w:rtl/>
        </w:rPr>
      </w:pPr>
      <w:r w:rsidRPr="004B2564">
        <w:rPr>
          <w:rStyle w:val="PageNumber"/>
          <w:rFonts w:cs="B Zar" w:hint="cs"/>
          <w:szCs w:val="16"/>
          <w:rtl/>
        </w:rPr>
        <w:tab/>
      </w:r>
      <w:r w:rsidR="001C593C">
        <w:rPr>
          <w:rStyle w:val="PageNumber"/>
          <w:rFonts w:cs="B Zar"/>
          <w:szCs w:val="16"/>
          <w:rtl/>
        </w:rPr>
        <w:t xml:space="preserve">دوره </w:t>
      </w:r>
      <w:r w:rsidR="00EC73AD">
        <w:rPr>
          <w:rStyle w:val="PageNumber"/>
          <w:rFonts w:cs="B Zar" w:hint="cs"/>
          <w:szCs w:val="16"/>
          <w:rtl/>
        </w:rPr>
        <w:t>بیستم</w:t>
      </w:r>
      <w:r w:rsidR="00A96D81" w:rsidRPr="00A96D81">
        <w:rPr>
          <w:rStyle w:val="PageNumber"/>
          <w:rFonts w:cs="B Zar"/>
          <w:szCs w:val="16"/>
          <w:rtl/>
        </w:rPr>
        <w:t xml:space="preserve">، شماره اول، ص </w:t>
      </w:r>
      <w:r w:rsidR="00735F6F">
        <w:rPr>
          <w:rStyle w:val="PageNumber"/>
          <w:rFonts w:cs="B Zar" w:hint="cs"/>
          <w:szCs w:val="16"/>
          <w:rtl/>
        </w:rPr>
        <w:t>3</w:t>
      </w:r>
      <w:r w:rsidR="00A96D81" w:rsidRPr="00A96D81">
        <w:rPr>
          <w:rStyle w:val="PageNumber"/>
          <w:rFonts w:cs="B Zar"/>
          <w:szCs w:val="16"/>
          <w:rtl/>
        </w:rPr>
        <w:t xml:space="preserve">- 1، </w:t>
      </w:r>
      <w:r w:rsidR="001C593C">
        <w:rPr>
          <w:rStyle w:val="PageNumber"/>
          <w:rFonts w:cs="B Zar" w:hint="cs"/>
          <w:szCs w:val="16"/>
          <w:rtl/>
        </w:rPr>
        <w:t>140</w:t>
      </w:r>
      <w:r w:rsidR="00007F5D">
        <w:rPr>
          <w:rStyle w:val="PageNumber"/>
          <w:rFonts w:cs="B Zar" w:hint="cs"/>
          <w:szCs w:val="16"/>
          <w:rtl/>
        </w:rPr>
        <w:t>1</w:t>
      </w:r>
    </w:p>
    <w:p w14:paraId="43E50C55" w14:textId="77777777" w:rsidR="00655B8D" w:rsidRDefault="00655B8D" w:rsidP="005872EA">
      <w:pPr>
        <w:spacing w:before="240" w:after="120"/>
        <w:ind w:left="-181" w:right="-357"/>
        <w:jc w:val="center"/>
        <w:rPr>
          <w:rFonts w:cs="B Titr"/>
          <w:b/>
          <w:bCs/>
          <w:sz w:val="28"/>
          <w:szCs w:val="28"/>
          <w:rtl/>
          <w:lang w:bidi="fa-IR"/>
        </w:rPr>
      </w:pPr>
    </w:p>
    <w:p w14:paraId="4516FD82" w14:textId="67C9A581" w:rsidR="00A43D57" w:rsidRPr="009B4DA1" w:rsidRDefault="00EC73AD" w:rsidP="005872EA">
      <w:pPr>
        <w:spacing w:before="240" w:after="120"/>
        <w:ind w:left="-181" w:right="-357"/>
        <w:jc w:val="center"/>
        <w:rPr>
          <w:rFonts w:eastAsia="SimSun" w:cs="B Lotus"/>
          <w:b/>
          <w:bCs/>
          <w:i/>
          <w:iCs/>
          <w:sz w:val="28"/>
          <w:szCs w:val="28"/>
          <w:rtl/>
          <w:lang w:eastAsia="zh-CN" w:bidi="fa-IR"/>
        </w:rPr>
      </w:pPr>
      <w:r w:rsidRPr="00EC73AD">
        <w:rPr>
          <w:rFonts w:cs="B Titr"/>
          <w:b/>
          <w:bCs/>
          <w:sz w:val="28"/>
          <w:szCs w:val="28"/>
          <w:rtl/>
          <w:lang w:bidi="fa-IR"/>
        </w:rPr>
        <w:t>د</w:t>
      </w:r>
      <w:r w:rsidRPr="00EC73AD">
        <w:rPr>
          <w:rFonts w:cs="B Titr" w:hint="cs"/>
          <w:b/>
          <w:bCs/>
          <w:sz w:val="28"/>
          <w:szCs w:val="28"/>
          <w:rtl/>
          <w:lang w:bidi="fa-IR"/>
        </w:rPr>
        <w:t>ی</w:t>
      </w:r>
      <w:r w:rsidRPr="00EC73AD">
        <w:rPr>
          <w:rFonts w:cs="B Titr" w:hint="eastAsia"/>
          <w:b/>
          <w:bCs/>
          <w:sz w:val="28"/>
          <w:szCs w:val="28"/>
          <w:rtl/>
          <w:lang w:bidi="fa-IR"/>
        </w:rPr>
        <w:t>ده‌بان</w:t>
      </w:r>
      <w:r w:rsidRPr="00EC73AD">
        <w:rPr>
          <w:rFonts w:cs="B Titr" w:hint="cs"/>
          <w:b/>
          <w:bCs/>
          <w:sz w:val="28"/>
          <w:szCs w:val="28"/>
          <w:rtl/>
          <w:lang w:bidi="fa-IR"/>
        </w:rPr>
        <w:t>ی</w:t>
      </w:r>
      <w:r w:rsidRPr="00EC73AD">
        <w:rPr>
          <w:rFonts w:cs="B Titr"/>
          <w:b/>
          <w:bCs/>
          <w:sz w:val="28"/>
          <w:szCs w:val="28"/>
          <w:rtl/>
          <w:lang w:bidi="fa-IR"/>
        </w:rPr>
        <w:t xml:space="preserve"> س</w:t>
      </w:r>
      <w:r w:rsidRPr="00EC73AD">
        <w:rPr>
          <w:rFonts w:cs="B Titr" w:hint="cs"/>
          <w:b/>
          <w:bCs/>
          <w:sz w:val="28"/>
          <w:szCs w:val="28"/>
          <w:rtl/>
          <w:lang w:bidi="fa-IR"/>
        </w:rPr>
        <w:t>ی</w:t>
      </w:r>
      <w:r w:rsidRPr="00EC73AD">
        <w:rPr>
          <w:rFonts w:cs="B Titr" w:hint="eastAsia"/>
          <w:b/>
          <w:bCs/>
          <w:sz w:val="28"/>
          <w:szCs w:val="28"/>
          <w:rtl/>
          <w:lang w:bidi="fa-IR"/>
        </w:rPr>
        <w:t>ستمات</w:t>
      </w:r>
      <w:r w:rsidRPr="00EC73AD">
        <w:rPr>
          <w:rFonts w:cs="B Titr" w:hint="cs"/>
          <w:b/>
          <w:bCs/>
          <w:sz w:val="28"/>
          <w:szCs w:val="28"/>
          <w:rtl/>
          <w:lang w:bidi="fa-IR"/>
        </w:rPr>
        <w:t>ی</w:t>
      </w:r>
      <w:r w:rsidRPr="00EC73AD">
        <w:rPr>
          <w:rFonts w:cs="B Titr" w:hint="eastAsia"/>
          <w:b/>
          <w:bCs/>
          <w:sz w:val="28"/>
          <w:szCs w:val="28"/>
          <w:rtl/>
          <w:lang w:bidi="fa-IR"/>
        </w:rPr>
        <w:t>ک</w:t>
      </w:r>
      <w:r w:rsidRPr="00EC73AD">
        <w:rPr>
          <w:rFonts w:cs="B Titr"/>
          <w:b/>
          <w:bCs/>
          <w:sz w:val="28"/>
          <w:szCs w:val="28"/>
          <w:rtl/>
          <w:lang w:bidi="fa-IR"/>
        </w:rPr>
        <w:t xml:space="preserve"> در رشته‌ها</w:t>
      </w:r>
      <w:r w:rsidRPr="00EC73AD">
        <w:rPr>
          <w:rFonts w:cs="B Titr" w:hint="cs"/>
          <w:b/>
          <w:bCs/>
          <w:sz w:val="28"/>
          <w:szCs w:val="28"/>
          <w:rtl/>
          <w:lang w:bidi="fa-IR"/>
        </w:rPr>
        <w:t>ی</w:t>
      </w:r>
      <w:r w:rsidRPr="00EC73AD">
        <w:rPr>
          <w:rFonts w:cs="B Titr"/>
          <w:b/>
          <w:bCs/>
          <w:sz w:val="28"/>
          <w:szCs w:val="28"/>
          <w:rtl/>
          <w:lang w:bidi="fa-IR"/>
        </w:rPr>
        <w:t xml:space="preserve"> مختلف علوم</w:t>
      </w:r>
      <w:r w:rsidR="00DC3C25">
        <w:rPr>
          <w:rFonts w:cs="B Titr" w:hint="cs"/>
          <w:b/>
          <w:bCs/>
          <w:sz w:val="28"/>
          <w:szCs w:val="28"/>
          <w:rtl/>
          <w:lang w:bidi="fa-IR"/>
        </w:rPr>
        <w:t xml:space="preserve"> </w:t>
      </w:r>
      <w:r w:rsidRPr="00EC73AD">
        <w:rPr>
          <w:rFonts w:cs="B Titr"/>
          <w:b/>
          <w:bCs/>
          <w:sz w:val="28"/>
          <w:szCs w:val="28"/>
          <w:rtl/>
          <w:lang w:bidi="fa-IR"/>
        </w:rPr>
        <w:t>‌پزشک</w:t>
      </w:r>
      <w:r w:rsidRPr="00EC73AD">
        <w:rPr>
          <w:rFonts w:cs="B Titr" w:hint="cs"/>
          <w:b/>
          <w:bCs/>
          <w:sz w:val="28"/>
          <w:szCs w:val="28"/>
          <w:rtl/>
          <w:lang w:bidi="fa-IR"/>
        </w:rPr>
        <w:t>ی</w:t>
      </w:r>
      <w:r w:rsidRPr="00EC73AD">
        <w:rPr>
          <w:rFonts w:cs="B Titr" w:hint="eastAsia"/>
          <w:b/>
          <w:bCs/>
          <w:sz w:val="28"/>
          <w:szCs w:val="28"/>
          <w:rtl/>
          <w:lang w:bidi="fa-IR"/>
        </w:rPr>
        <w:t>؛</w:t>
      </w:r>
      <w:r w:rsidRPr="00EC73AD">
        <w:rPr>
          <w:rFonts w:cs="B Titr"/>
          <w:b/>
          <w:bCs/>
          <w:sz w:val="28"/>
          <w:szCs w:val="28"/>
          <w:rtl/>
          <w:lang w:bidi="fa-IR"/>
        </w:rPr>
        <w:t xml:space="preserve"> ضرورت دن</w:t>
      </w:r>
      <w:r w:rsidRPr="00EC73AD">
        <w:rPr>
          <w:rFonts w:cs="B Titr" w:hint="cs"/>
          <w:b/>
          <w:bCs/>
          <w:sz w:val="28"/>
          <w:szCs w:val="28"/>
          <w:rtl/>
          <w:lang w:bidi="fa-IR"/>
        </w:rPr>
        <w:t>ی</w:t>
      </w:r>
      <w:r w:rsidRPr="00EC73AD">
        <w:rPr>
          <w:rFonts w:cs="B Titr" w:hint="eastAsia"/>
          <w:b/>
          <w:bCs/>
          <w:sz w:val="28"/>
          <w:szCs w:val="28"/>
          <w:rtl/>
          <w:lang w:bidi="fa-IR"/>
        </w:rPr>
        <w:t>ا</w:t>
      </w:r>
      <w:r w:rsidRPr="00EC73AD">
        <w:rPr>
          <w:rFonts w:cs="B Titr" w:hint="cs"/>
          <w:b/>
          <w:bCs/>
          <w:sz w:val="28"/>
          <w:szCs w:val="28"/>
          <w:rtl/>
          <w:lang w:bidi="fa-IR"/>
        </w:rPr>
        <w:t>ی</w:t>
      </w:r>
      <w:r w:rsidRPr="00EC73AD">
        <w:rPr>
          <w:rFonts w:cs="B Titr"/>
          <w:b/>
          <w:bCs/>
          <w:sz w:val="28"/>
          <w:szCs w:val="28"/>
          <w:rtl/>
          <w:lang w:bidi="fa-IR"/>
        </w:rPr>
        <w:t xml:space="preserve"> پ</w:t>
      </w:r>
      <w:r w:rsidRPr="00EC73AD">
        <w:rPr>
          <w:rFonts w:cs="B Titr" w:hint="cs"/>
          <w:b/>
          <w:bCs/>
          <w:sz w:val="28"/>
          <w:szCs w:val="28"/>
          <w:rtl/>
          <w:lang w:bidi="fa-IR"/>
        </w:rPr>
        <w:t>ی</w:t>
      </w:r>
      <w:r w:rsidRPr="00EC73AD">
        <w:rPr>
          <w:rFonts w:cs="B Titr" w:hint="eastAsia"/>
          <w:b/>
          <w:bCs/>
          <w:sz w:val="28"/>
          <w:szCs w:val="28"/>
          <w:rtl/>
          <w:lang w:bidi="fa-IR"/>
        </w:rPr>
        <w:t>چ</w:t>
      </w:r>
      <w:r w:rsidRPr="00EC73AD">
        <w:rPr>
          <w:rFonts w:cs="B Titr" w:hint="cs"/>
          <w:b/>
          <w:bCs/>
          <w:sz w:val="28"/>
          <w:szCs w:val="28"/>
          <w:rtl/>
          <w:lang w:bidi="fa-IR"/>
        </w:rPr>
        <w:t>ی</w:t>
      </w:r>
      <w:r w:rsidRPr="00EC73AD">
        <w:rPr>
          <w:rFonts w:cs="B Titr" w:hint="eastAsia"/>
          <w:b/>
          <w:bCs/>
          <w:sz w:val="28"/>
          <w:szCs w:val="28"/>
          <w:rtl/>
          <w:lang w:bidi="fa-IR"/>
        </w:rPr>
        <w:t>ده</w:t>
      </w:r>
      <w:r w:rsidRPr="00EC73AD">
        <w:rPr>
          <w:rFonts w:cs="B Titr"/>
          <w:b/>
          <w:bCs/>
          <w:sz w:val="28"/>
          <w:szCs w:val="28"/>
          <w:rtl/>
          <w:lang w:bidi="fa-IR"/>
        </w:rPr>
        <w:t xml:space="preserve"> آ</w:t>
      </w:r>
      <w:r w:rsidRPr="00EC73AD">
        <w:rPr>
          <w:rFonts w:cs="B Titr" w:hint="cs"/>
          <w:b/>
          <w:bCs/>
          <w:sz w:val="28"/>
          <w:szCs w:val="28"/>
          <w:rtl/>
          <w:lang w:bidi="fa-IR"/>
        </w:rPr>
        <w:t>ی</w:t>
      </w:r>
      <w:r w:rsidRPr="00EC73AD">
        <w:rPr>
          <w:rFonts w:cs="B Titr" w:hint="eastAsia"/>
          <w:b/>
          <w:bCs/>
          <w:sz w:val="28"/>
          <w:szCs w:val="28"/>
          <w:rtl/>
          <w:lang w:bidi="fa-IR"/>
        </w:rPr>
        <w:t>نده</w:t>
      </w:r>
    </w:p>
    <w:p w14:paraId="1E083BE5" w14:textId="743FE000" w:rsidR="00751845" w:rsidRPr="00D6110E" w:rsidRDefault="00EC73AD" w:rsidP="00366860">
      <w:pPr>
        <w:spacing w:before="240" w:after="120"/>
        <w:ind w:left="-181" w:right="-357"/>
        <w:jc w:val="center"/>
        <w:rPr>
          <w:rFonts w:eastAsia="SimSun" w:cs="B Lotus"/>
          <w:b/>
          <w:bCs/>
          <w:i/>
          <w:iCs/>
          <w:sz w:val="28"/>
          <w:szCs w:val="28"/>
          <w:vertAlign w:val="superscript"/>
          <w:rtl/>
          <w:lang w:eastAsia="zh-CN" w:bidi="fa-IR"/>
        </w:rPr>
      </w:pPr>
      <w:r>
        <w:rPr>
          <w:rFonts w:eastAsia="SimSun" w:cs="B Lotus" w:hint="cs"/>
          <w:b/>
          <w:bCs/>
          <w:i/>
          <w:iCs/>
          <w:sz w:val="28"/>
          <w:szCs w:val="28"/>
          <w:rtl/>
          <w:lang w:eastAsia="zh-CN" w:bidi="fa-IR"/>
        </w:rPr>
        <w:t>رضا دهنویه</w:t>
      </w:r>
      <w:r w:rsidR="009B4DA1" w:rsidRPr="00D6110E">
        <w:rPr>
          <w:rFonts w:eastAsia="SimSun" w:cs="B Lotus" w:hint="cs"/>
          <w:b/>
          <w:bCs/>
          <w:i/>
          <w:iCs/>
          <w:sz w:val="28"/>
          <w:szCs w:val="28"/>
          <w:vertAlign w:val="superscript"/>
          <w:rtl/>
          <w:lang w:eastAsia="zh-CN" w:bidi="fa-IR"/>
        </w:rPr>
        <w:t>1</w:t>
      </w:r>
      <w:r w:rsidR="009B4DA1" w:rsidRPr="00D6110E">
        <w:rPr>
          <w:rFonts w:eastAsia="SimSun" w:cs="B Lotus" w:hint="cs"/>
          <w:b/>
          <w:bCs/>
          <w:i/>
          <w:iCs/>
          <w:sz w:val="28"/>
          <w:szCs w:val="28"/>
          <w:rtl/>
          <w:lang w:eastAsia="zh-CN" w:bidi="fa-IR"/>
        </w:rPr>
        <w:t xml:space="preserve">، </w:t>
      </w:r>
      <w:r>
        <w:rPr>
          <w:rFonts w:eastAsia="SimSun" w:cs="B Lotus" w:hint="cs"/>
          <w:b/>
          <w:bCs/>
          <w:i/>
          <w:iCs/>
          <w:sz w:val="28"/>
          <w:szCs w:val="28"/>
          <w:rtl/>
          <w:lang w:eastAsia="zh-CN" w:bidi="fa-IR"/>
        </w:rPr>
        <w:t>سارا زارع</w:t>
      </w:r>
      <w:r w:rsidR="009B4DA1" w:rsidRPr="00D6110E">
        <w:rPr>
          <w:rFonts w:eastAsia="SimSun" w:cs="B Lotus" w:hint="cs"/>
          <w:b/>
          <w:bCs/>
          <w:i/>
          <w:iCs/>
          <w:sz w:val="28"/>
          <w:szCs w:val="28"/>
          <w:vertAlign w:val="superscript"/>
          <w:rtl/>
          <w:lang w:eastAsia="zh-CN" w:bidi="fa-IR"/>
        </w:rPr>
        <w:t>2</w:t>
      </w:r>
      <w:r w:rsidRPr="00D6110E">
        <w:rPr>
          <w:rFonts w:eastAsia="SimSun" w:cs="B Lotus" w:hint="cs"/>
          <w:b/>
          <w:bCs/>
          <w:i/>
          <w:iCs/>
          <w:sz w:val="28"/>
          <w:szCs w:val="28"/>
          <w:vertAlign w:val="superscript"/>
          <w:rtl/>
          <w:lang w:eastAsia="zh-CN" w:bidi="fa-IR"/>
        </w:rPr>
        <w:t>*</w:t>
      </w:r>
      <w:r w:rsidR="009B4DA1" w:rsidRPr="00D6110E">
        <w:rPr>
          <w:rFonts w:eastAsia="SimSun" w:cs="B Lotus" w:hint="cs"/>
          <w:b/>
          <w:bCs/>
          <w:i/>
          <w:iCs/>
          <w:sz w:val="28"/>
          <w:szCs w:val="28"/>
          <w:rtl/>
          <w:lang w:eastAsia="zh-CN" w:bidi="fa-IR"/>
        </w:rPr>
        <w:t xml:space="preserve">، </w:t>
      </w:r>
      <w:r>
        <w:rPr>
          <w:rFonts w:eastAsia="SimSun" w:cs="B Lotus" w:hint="cs"/>
          <w:b/>
          <w:bCs/>
          <w:i/>
          <w:iCs/>
          <w:sz w:val="28"/>
          <w:szCs w:val="28"/>
          <w:rtl/>
          <w:lang w:eastAsia="zh-CN" w:bidi="fa-IR"/>
        </w:rPr>
        <w:t>پریسا دهقانیان</w:t>
      </w:r>
      <w:r>
        <w:rPr>
          <w:rFonts w:eastAsia="SimSun" w:cs="B Lotus" w:hint="cs"/>
          <w:b/>
          <w:bCs/>
          <w:i/>
          <w:iCs/>
          <w:sz w:val="28"/>
          <w:szCs w:val="28"/>
          <w:vertAlign w:val="superscript"/>
          <w:rtl/>
          <w:lang w:eastAsia="zh-CN" w:bidi="fa-IR"/>
        </w:rPr>
        <w:t>2</w:t>
      </w:r>
    </w:p>
    <w:p w14:paraId="11607E32" w14:textId="4970ADA1" w:rsidR="00EC73AD" w:rsidRDefault="00EC73AD" w:rsidP="00D57FEE">
      <w:pPr>
        <w:pStyle w:val="Heading4"/>
        <w:numPr>
          <w:ilvl w:val="0"/>
          <w:numId w:val="17"/>
        </w:numPr>
        <w:tabs>
          <w:tab w:val="right" w:pos="566"/>
          <w:tab w:val="right" w:pos="728"/>
        </w:tabs>
        <w:ind w:left="638" w:hanging="270"/>
        <w:jc w:val="both"/>
        <w:rPr>
          <w:rFonts w:cs="B Lotus"/>
          <w:i/>
          <w:iCs/>
          <w:sz w:val="16"/>
          <w:szCs w:val="16"/>
        </w:rPr>
      </w:pPr>
      <w:r>
        <w:rPr>
          <w:rFonts w:cs="B Lotus" w:hint="cs"/>
          <w:i/>
          <w:iCs/>
          <w:sz w:val="16"/>
          <w:szCs w:val="16"/>
          <w:rtl/>
        </w:rPr>
        <w:t xml:space="preserve">دکتری تخصصی </w:t>
      </w:r>
      <w:r w:rsidRPr="00EC73AD">
        <w:rPr>
          <w:rFonts w:cs="B Lotus" w:hint="cs"/>
          <w:i/>
          <w:iCs/>
          <w:sz w:val="16"/>
          <w:szCs w:val="16"/>
          <w:rtl/>
        </w:rPr>
        <w:t>مديريت</w:t>
      </w:r>
      <w:r w:rsidRPr="00EC73AD">
        <w:rPr>
          <w:rFonts w:cs="B Lotus"/>
          <w:i/>
          <w:iCs/>
          <w:sz w:val="16"/>
          <w:szCs w:val="16"/>
          <w:rtl/>
        </w:rPr>
        <w:t xml:space="preserve"> </w:t>
      </w:r>
      <w:r w:rsidRPr="00EC73AD">
        <w:rPr>
          <w:rFonts w:cs="B Lotus" w:hint="cs"/>
          <w:i/>
          <w:iCs/>
          <w:sz w:val="16"/>
          <w:szCs w:val="16"/>
          <w:rtl/>
        </w:rPr>
        <w:t>خدمات</w:t>
      </w:r>
      <w:r w:rsidRPr="00EC73AD">
        <w:rPr>
          <w:rFonts w:cs="B Lotus"/>
          <w:i/>
          <w:iCs/>
          <w:sz w:val="16"/>
          <w:szCs w:val="16"/>
          <w:rtl/>
        </w:rPr>
        <w:t xml:space="preserve"> </w:t>
      </w:r>
      <w:r w:rsidRPr="00EC73AD">
        <w:rPr>
          <w:rFonts w:cs="B Lotus" w:hint="cs"/>
          <w:i/>
          <w:iCs/>
          <w:sz w:val="16"/>
          <w:szCs w:val="16"/>
          <w:rtl/>
        </w:rPr>
        <w:t>بهداشتي</w:t>
      </w:r>
      <w:r w:rsidRPr="00EC73AD">
        <w:rPr>
          <w:rFonts w:cs="B Lotus"/>
          <w:i/>
          <w:iCs/>
          <w:sz w:val="16"/>
          <w:szCs w:val="16"/>
          <w:rtl/>
        </w:rPr>
        <w:t xml:space="preserve"> </w:t>
      </w:r>
      <w:r w:rsidRPr="00EC73AD">
        <w:rPr>
          <w:rFonts w:cs="B Lotus" w:hint="cs"/>
          <w:i/>
          <w:iCs/>
          <w:sz w:val="16"/>
          <w:szCs w:val="16"/>
          <w:rtl/>
        </w:rPr>
        <w:t>و</w:t>
      </w:r>
      <w:r w:rsidRPr="00EC73AD">
        <w:rPr>
          <w:rFonts w:cs="B Lotus"/>
          <w:i/>
          <w:iCs/>
          <w:sz w:val="16"/>
          <w:szCs w:val="16"/>
          <w:rtl/>
        </w:rPr>
        <w:t xml:space="preserve"> </w:t>
      </w:r>
      <w:r w:rsidRPr="00EC73AD">
        <w:rPr>
          <w:rFonts w:cs="B Lotus" w:hint="cs"/>
          <w:i/>
          <w:iCs/>
          <w:sz w:val="16"/>
          <w:szCs w:val="16"/>
          <w:rtl/>
        </w:rPr>
        <w:t>درماني،</w:t>
      </w:r>
      <w:r w:rsidRPr="00EC73AD">
        <w:rPr>
          <w:rFonts w:cs="B Lotus"/>
          <w:i/>
          <w:iCs/>
          <w:sz w:val="16"/>
          <w:szCs w:val="16"/>
          <w:rtl/>
        </w:rPr>
        <w:t xml:space="preserve"> </w:t>
      </w:r>
      <w:r w:rsidRPr="00EC73AD">
        <w:rPr>
          <w:rFonts w:cs="B Lotus" w:hint="cs"/>
          <w:i/>
          <w:iCs/>
          <w:sz w:val="16"/>
          <w:szCs w:val="16"/>
          <w:rtl/>
        </w:rPr>
        <w:t>استاد</w:t>
      </w:r>
      <w:r>
        <w:rPr>
          <w:rFonts w:cs="B Lotus" w:hint="cs"/>
          <w:i/>
          <w:iCs/>
          <w:sz w:val="16"/>
          <w:szCs w:val="16"/>
          <w:rtl/>
        </w:rPr>
        <w:t>،</w:t>
      </w:r>
      <w:r w:rsidRPr="00EC73AD">
        <w:rPr>
          <w:rFonts w:cs="B Lotus" w:hint="cs"/>
          <w:i/>
          <w:iCs/>
          <w:sz w:val="16"/>
          <w:szCs w:val="16"/>
          <w:rtl/>
        </w:rPr>
        <w:t xml:space="preserve"> مرکز</w:t>
      </w:r>
      <w:r w:rsidRPr="00EC73AD">
        <w:rPr>
          <w:rFonts w:cs="B Lotus"/>
          <w:i/>
          <w:iCs/>
          <w:sz w:val="16"/>
          <w:szCs w:val="16"/>
          <w:rtl/>
        </w:rPr>
        <w:t xml:space="preserve"> </w:t>
      </w:r>
      <w:r w:rsidRPr="00EC73AD">
        <w:rPr>
          <w:rFonts w:cs="B Lotus" w:hint="cs"/>
          <w:i/>
          <w:iCs/>
          <w:sz w:val="16"/>
          <w:szCs w:val="16"/>
          <w:rtl/>
        </w:rPr>
        <w:t>تحقیقات</w:t>
      </w:r>
      <w:r w:rsidRPr="00EC73AD">
        <w:rPr>
          <w:rFonts w:cs="B Lotus"/>
          <w:i/>
          <w:iCs/>
          <w:sz w:val="16"/>
          <w:szCs w:val="16"/>
          <w:rtl/>
        </w:rPr>
        <w:t xml:space="preserve"> </w:t>
      </w:r>
      <w:r w:rsidRPr="00EC73AD">
        <w:rPr>
          <w:rFonts w:cs="B Lotus" w:hint="cs"/>
          <w:i/>
          <w:iCs/>
          <w:sz w:val="16"/>
          <w:szCs w:val="16"/>
          <w:rtl/>
        </w:rPr>
        <w:t>آينده</w:t>
      </w:r>
      <w:r w:rsidRPr="00EC73AD">
        <w:rPr>
          <w:rFonts w:cs="B Lotus"/>
          <w:i/>
          <w:iCs/>
          <w:sz w:val="16"/>
          <w:szCs w:val="16"/>
          <w:rtl/>
        </w:rPr>
        <w:t xml:space="preserve"> </w:t>
      </w:r>
      <w:r w:rsidRPr="00EC73AD">
        <w:rPr>
          <w:rFonts w:cs="B Lotus" w:hint="cs"/>
          <w:i/>
          <w:iCs/>
          <w:sz w:val="16"/>
          <w:szCs w:val="16"/>
          <w:rtl/>
        </w:rPr>
        <w:t>نگري</w:t>
      </w:r>
      <w:r w:rsidRPr="00EC73AD">
        <w:rPr>
          <w:rFonts w:cs="B Lotus"/>
          <w:i/>
          <w:iCs/>
          <w:sz w:val="16"/>
          <w:szCs w:val="16"/>
          <w:rtl/>
        </w:rPr>
        <w:t xml:space="preserve"> </w:t>
      </w:r>
      <w:r w:rsidRPr="00EC73AD">
        <w:rPr>
          <w:rFonts w:cs="B Lotus" w:hint="cs"/>
          <w:i/>
          <w:iCs/>
          <w:sz w:val="16"/>
          <w:szCs w:val="16"/>
          <w:rtl/>
        </w:rPr>
        <w:t>و</w:t>
      </w:r>
      <w:r w:rsidRPr="00EC73AD">
        <w:rPr>
          <w:rFonts w:cs="B Lotus"/>
          <w:i/>
          <w:iCs/>
          <w:sz w:val="16"/>
          <w:szCs w:val="16"/>
          <w:rtl/>
        </w:rPr>
        <w:t xml:space="preserve"> </w:t>
      </w:r>
      <w:r w:rsidRPr="00EC73AD">
        <w:rPr>
          <w:rFonts w:cs="B Lotus" w:hint="cs"/>
          <w:i/>
          <w:iCs/>
          <w:sz w:val="16"/>
          <w:szCs w:val="16"/>
          <w:rtl/>
        </w:rPr>
        <w:t>نوآوري</w:t>
      </w:r>
      <w:r w:rsidRPr="00EC73AD">
        <w:rPr>
          <w:rFonts w:cs="B Lotus"/>
          <w:i/>
          <w:iCs/>
          <w:sz w:val="16"/>
          <w:szCs w:val="16"/>
          <w:rtl/>
        </w:rPr>
        <w:t xml:space="preserve"> </w:t>
      </w:r>
      <w:r w:rsidRPr="00EC73AD">
        <w:rPr>
          <w:rFonts w:cs="B Lotus" w:hint="cs"/>
          <w:i/>
          <w:iCs/>
          <w:sz w:val="16"/>
          <w:szCs w:val="16"/>
          <w:rtl/>
        </w:rPr>
        <w:t>در</w:t>
      </w:r>
      <w:r w:rsidRPr="00EC73AD">
        <w:rPr>
          <w:rFonts w:cs="B Lotus"/>
          <w:i/>
          <w:iCs/>
          <w:sz w:val="16"/>
          <w:szCs w:val="16"/>
          <w:rtl/>
        </w:rPr>
        <w:t xml:space="preserve"> </w:t>
      </w:r>
      <w:r w:rsidRPr="00EC73AD">
        <w:rPr>
          <w:rFonts w:cs="B Lotus" w:hint="cs"/>
          <w:i/>
          <w:iCs/>
          <w:sz w:val="16"/>
          <w:szCs w:val="16"/>
          <w:rtl/>
        </w:rPr>
        <w:t>سلامت،</w:t>
      </w:r>
      <w:r w:rsidRPr="00EC73AD">
        <w:rPr>
          <w:rFonts w:cs="B Lotus"/>
          <w:i/>
          <w:iCs/>
          <w:sz w:val="16"/>
          <w:szCs w:val="16"/>
          <w:rtl/>
        </w:rPr>
        <w:t xml:space="preserve"> </w:t>
      </w:r>
      <w:r w:rsidRPr="00EC73AD">
        <w:rPr>
          <w:rFonts w:cs="B Lotus" w:hint="cs"/>
          <w:i/>
          <w:iCs/>
          <w:sz w:val="16"/>
          <w:szCs w:val="16"/>
          <w:rtl/>
        </w:rPr>
        <w:t>پژوهشكده</w:t>
      </w:r>
      <w:r w:rsidRPr="00EC73AD">
        <w:rPr>
          <w:rFonts w:cs="B Lotus"/>
          <w:i/>
          <w:iCs/>
          <w:sz w:val="16"/>
          <w:szCs w:val="16"/>
          <w:rtl/>
        </w:rPr>
        <w:t xml:space="preserve"> </w:t>
      </w:r>
      <w:r w:rsidRPr="00EC73AD">
        <w:rPr>
          <w:rFonts w:cs="B Lotus" w:hint="cs"/>
          <w:i/>
          <w:iCs/>
          <w:sz w:val="16"/>
          <w:szCs w:val="16"/>
          <w:rtl/>
        </w:rPr>
        <w:t>آينده</w:t>
      </w:r>
      <w:r w:rsidRPr="00EC73AD">
        <w:rPr>
          <w:rFonts w:cs="B Lotus"/>
          <w:i/>
          <w:iCs/>
          <w:sz w:val="16"/>
          <w:szCs w:val="16"/>
          <w:rtl/>
        </w:rPr>
        <w:t xml:space="preserve"> </w:t>
      </w:r>
      <w:r w:rsidRPr="00EC73AD">
        <w:rPr>
          <w:rFonts w:cs="B Lotus" w:hint="cs"/>
          <w:i/>
          <w:iCs/>
          <w:sz w:val="16"/>
          <w:szCs w:val="16"/>
          <w:rtl/>
        </w:rPr>
        <w:t>پژوهي</w:t>
      </w:r>
      <w:r w:rsidRPr="00EC73AD">
        <w:rPr>
          <w:rFonts w:cs="B Lotus"/>
          <w:i/>
          <w:iCs/>
          <w:sz w:val="16"/>
          <w:szCs w:val="16"/>
          <w:rtl/>
        </w:rPr>
        <w:t xml:space="preserve"> </w:t>
      </w:r>
      <w:r w:rsidRPr="00EC73AD">
        <w:rPr>
          <w:rFonts w:cs="B Lotus" w:hint="cs"/>
          <w:i/>
          <w:iCs/>
          <w:sz w:val="16"/>
          <w:szCs w:val="16"/>
          <w:rtl/>
        </w:rPr>
        <w:t>در</w:t>
      </w:r>
      <w:r w:rsidRPr="00EC73AD">
        <w:rPr>
          <w:rFonts w:cs="B Lotus"/>
          <w:i/>
          <w:iCs/>
          <w:sz w:val="16"/>
          <w:szCs w:val="16"/>
          <w:rtl/>
        </w:rPr>
        <w:t xml:space="preserve"> </w:t>
      </w:r>
      <w:r w:rsidRPr="00EC73AD">
        <w:rPr>
          <w:rFonts w:cs="B Lotus" w:hint="cs"/>
          <w:i/>
          <w:iCs/>
          <w:sz w:val="16"/>
          <w:szCs w:val="16"/>
          <w:rtl/>
        </w:rPr>
        <w:t>سلامت،</w:t>
      </w:r>
      <w:r w:rsidRPr="00EC73AD">
        <w:rPr>
          <w:rFonts w:cs="B Lotus"/>
          <w:i/>
          <w:iCs/>
          <w:sz w:val="16"/>
          <w:szCs w:val="16"/>
          <w:rtl/>
        </w:rPr>
        <w:t xml:space="preserve"> </w:t>
      </w:r>
      <w:r w:rsidRPr="00EC73AD">
        <w:rPr>
          <w:rFonts w:cs="B Lotus" w:hint="cs"/>
          <w:i/>
          <w:iCs/>
          <w:sz w:val="16"/>
          <w:szCs w:val="16"/>
          <w:rtl/>
        </w:rPr>
        <w:t>دانشگاه</w:t>
      </w:r>
      <w:r w:rsidRPr="00EC73AD">
        <w:rPr>
          <w:rFonts w:cs="B Lotus"/>
          <w:i/>
          <w:iCs/>
          <w:sz w:val="16"/>
          <w:szCs w:val="16"/>
          <w:rtl/>
        </w:rPr>
        <w:t xml:space="preserve"> </w:t>
      </w:r>
      <w:r w:rsidRPr="00EC73AD">
        <w:rPr>
          <w:rFonts w:cs="B Lotus" w:hint="cs"/>
          <w:i/>
          <w:iCs/>
          <w:sz w:val="16"/>
          <w:szCs w:val="16"/>
          <w:rtl/>
        </w:rPr>
        <w:t>علوم</w:t>
      </w:r>
      <w:r w:rsidRPr="00EC73AD">
        <w:rPr>
          <w:rFonts w:cs="B Lotus"/>
          <w:i/>
          <w:iCs/>
          <w:sz w:val="16"/>
          <w:szCs w:val="16"/>
          <w:rtl/>
        </w:rPr>
        <w:t xml:space="preserve"> </w:t>
      </w:r>
      <w:r w:rsidRPr="00EC73AD">
        <w:rPr>
          <w:rFonts w:cs="B Lotus" w:hint="cs"/>
          <w:i/>
          <w:iCs/>
          <w:sz w:val="16"/>
          <w:szCs w:val="16"/>
          <w:rtl/>
        </w:rPr>
        <w:t>پزشكي</w:t>
      </w:r>
      <w:r w:rsidRPr="00EC73AD">
        <w:rPr>
          <w:rFonts w:cs="B Lotus"/>
          <w:i/>
          <w:iCs/>
          <w:sz w:val="16"/>
          <w:szCs w:val="16"/>
          <w:rtl/>
        </w:rPr>
        <w:t xml:space="preserve"> </w:t>
      </w:r>
      <w:r w:rsidRPr="00EC73AD">
        <w:rPr>
          <w:rFonts w:cs="B Lotus" w:hint="cs"/>
          <w:i/>
          <w:iCs/>
          <w:sz w:val="16"/>
          <w:szCs w:val="16"/>
          <w:rtl/>
        </w:rPr>
        <w:t>کرمان</w:t>
      </w:r>
      <w:r>
        <w:rPr>
          <w:rFonts w:cs="B Lotus" w:hint="cs"/>
          <w:i/>
          <w:iCs/>
          <w:sz w:val="16"/>
          <w:szCs w:val="16"/>
          <w:rtl/>
        </w:rPr>
        <w:t>، کرمان، ایران</w:t>
      </w:r>
    </w:p>
    <w:p w14:paraId="37D0156F" w14:textId="338C6892" w:rsidR="00EC73AD" w:rsidRPr="00EC73AD" w:rsidRDefault="00EC73AD" w:rsidP="00EC73AD">
      <w:pPr>
        <w:pStyle w:val="Heading4"/>
        <w:numPr>
          <w:ilvl w:val="0"/>
          <w:numId w:val="17"/>
        </w:numPr>
        <w:tabs>
          <w:tab w:val="right" w:pos="566"/>
          <w:tab w:val="right" w:pos="728"/>
        </w:tabs>
        <w:ind w:left="638" w:hanging="270"/>
        <w:jc w:val="both"/>
        <w:rPr>
          <w:rFonts w:cs="B Lotus"/>
          <w:i/>
          <w:iCs/>
          <w:sz w:val="16"/>
          <w:szCs w:val="16"/>
        </w:rPr>
      </w:pPr>
      <w:r w:rsidRPr="00EC73AD">
        <w:rPr>
          <w:rFonts w:cs="B Lotus"/>
          <w:i/>
          <w:iCs/>
          <w:sz w:val="16"/>
          <w:szCs w:val="16"/>
          <w:rtl/>
        </w:rPr>
        <w:t>دانشجوي کارشناسي ارشد مديريت خدمات بهداشتي و درماني، گروه مديريت، س</w:t>
      </w:r>
      <w:r w:rsidRPr="00EC73AD">
        <w:rPr>
          <w:rFonts w:cs="B Lotus" w:hint="cs"/>
          <w:i/>
          <w:iCs/>
          <w:sz w:val="16"/>
          <w:szCs w:val="16"/>
          <w:rtl/>
        </w:rPr>
        <w:t>ی</w:t>
      </w:r>
      <w:r w:rsidRPr="00EC73AD">
        <w:rPr>
          <w:rFonts w:cs="B Lotus" w:hint="eastAsia"/>
          <w:i/>
          <w:iCs/>
          <w:sz w:val="16"/>
          <w:szCs w:val="16"/>
          <w:rtl/>
        </w:rPr>
        <w:t>است</w:t>
      </w:r>
      <w:r w:rsidRPr="00EC73AD">
        <w:rPr>
          <w:rFonts w:cs="B Lotus"/>
          <w:i/>
          <w:iCs/>
          <w:sz w:val="16"/>
          <w:szCs w:val="16"/>
          <w:rtl/>
        </w:rPr>
        <w:t xml:space="preserve"> گذاري و اقتصاد سلامت، دانشكده مديريت و اطلاع رساني پزشكي، دانشگاه علوم پزشكي کرمان</w:t>
      </w:r>
      <w:r>
        <w:rPr>
          <w:rFonts w:cs="B Lotus" w:hint="cs"/>
          <w:i/>
          <w:iCs/>
          <w:sz w:val="16"/>
          <w:szCs w:val="16"/>
          <w:rtl/>
        </w:rPr>
        <w:t>، کرمان، ایران</w:t>
      </w:r>
    </w:p>
    <w:p w14:paraId="6BE77ABF" w14:textId="77777777" w:rsidR="00D6110E" w:rsidRPr="00D6110E" w:rsidRDefault="00D6110E" w:rsidP="00D6110E">
      <w:pPr>
        <w:rPr>
          <w:sz w:val="18"/>
          <w:szCs w:val="18"/>
          <w:rtl/>
          <w:lang w:bidi="fa-IR"/>
        </w:rPr>
      </w:pPr>
    </w:p>
    <w:p w14:paraId="3AE92F48" w14:textId="37416C47" w:rsidR="00D6110E" w:rsidRPr="007475BD" w:rsidRDefault="00D6110E" w:rsidP="00D6110E">
      <w:pPr>
        <w:ind w:left="630"/>
        <w:jc w:val="center"/>
        <w:rPr>
          <w:u w:val="single"/>
          <w:rtl/>
          <w:lang w:bidi="fa-IR"/>
        </w:rPr>
      </w:pPr>
      <w:r w:rsidRPr="009B4DA1">
        <w:rPr>
          <w:sz w:val="12"/>
          <w:szCs w:val="12"/>
          <w:u w:val="single"/>
        </w:rPr>
        <w:sym w:font="Wingdings" w:char="006C"/>
      </w:r>
      <w:r w:rsidRPr="009B4DA1">
        <w:rPr>
          <w:sz w:val="12"/>
          <w:szCs w:val="12"/>
          <w:u w:val="single"/>
          <w:rtl/>
        </w:rPr>
        <w:t xml:space="preserve"> </w:t>
      </w:r>
      <w:r w:rsidRPr="009B4DA1">
        <w:rPr>
          <w:rFonts w:cs="B Lotus" w:hint="cs"/>
          <w:b/>
          <w:bCs/>
          <w:sz w:val="18"/>
          <w:szCs w:val="18"/>
          <w:u w:val="single"/>
          <w:rtl/>
          <w:lang w:bidi="fa-IR"/>
        </w:rPr>
        <w:t xml:space="preserve">دریافت مقاله: </w:t>
      </w:r>
      <w:r w:rsidR="00EC73AD">
        <w:rPr>
          <w:rFonts w:cs="B Lotus" w:hint="cs"/>
          <w:sz w:val="18"/>
          <w:szCs w:val="18"/>
          <w:u w:val="single"/>
          <w:rtl/>
          <w:lang w:bidi="fa-IR"/>
        </w:rPr>
        <w:t>12</w:t>
      </w:r>
      <w:r w:rsidRPr="009B4DA1">
        <w:rPr>
          <w:rFonts w:cs="B Lotus" w:hint="cs"/>
          <w:sz w:val="18"/>
          <w:szCs w:val="18"/>
          <w:u w:val="single"/>
          <w:rtl/>
          <w:lang w:bidi="fa-IR"/>
        </w:rPr>
        <w:t>/</w:t>
      </w:r>
      <w:r w:rsidR="00EC73AD">
        <w:rPr>
          <w:rFonts w:cs="B Lotus" w:hint="cs"/>
          <w:sz w:val="18"/>
          <w:szCs w:val="18"/>
          <w:u w:val="single"/>
          <w:rtl/>
          <w:lang w:bidi="fa-IR"/>
        </w:rPr>
        <w:t>7</w:t>
      </w:r>
      <w:r w:rsidRPr="009B4DA1">
        <w:rPr>
          <w:rFonts w:cs="B Lotus" w:hint="cs"/>
          <w:sz w:val="18"/>
          <w:szCs w:val="18"/>
          <w:u w:val="single"/>
          <w:rtl/>
          <w:lang w:bidi="fa-IR"/>
        </w:rPr>
        <w:t xml:space="preserve">/1401        </w:t>
      </w:r>
      <w:r w:rsidRPr="009B4DA1">
        <w:rPr>
          <w:rFonts w:cs="B Lotus" w:hint="cs"/>
          <w:b/>
          <w:bCs/>
          <w:sz w:val="18"/>
          <w:szCs w:val="18"/>
          <w:u w:val="single"/>
          <w:rtl/>
          <w:lang w:bidi="fa-IR"/>
        </w:rPr>
        <w:t xml:space="preserve">            </w:t>
      </w:r>
      <w:r w:rsidRPr="009B4DA1">
        <w:rPr>
          <w:sz w:val="12"/>
          <w:szCs w:val="12"/>
          <w:u w:val="single"/>
        </w:rPr>
        <w:sym w:font="Wingdings" w:char="006C"/>
      </w:r>
      <w:r w:rsidRPr="009B4DA1">
        <w:rPr>
          <w:sz w:val="12"/>
          <w:szCs w:val="12"/>
          <w:u w:val="single"/>
          <w:rtl/>
        </w:rPr>
        <w:t xml:space="preserve"> </w:t>
      </w:r>
      <w:r w:rsidRPr="009B4DA1">
        <w:rPr>
          <w:rFonts w:cs="B Lotus" w:hint="cs"/>
          <w:b/>
          <w:bCs/>
          <w:sz w:val="18"/>
          <w:szCs w:val="18"/>
          <w:u w:val="single"/>
          <w:rtl/>
          <w:lang w:bidi="fa-IR"/>
        </w:rPr>
        <w:t xml:space="preserve">پذیرش مقاله: </w:t>
      </w:r>
      <w:r w:rsidR="00EC73AD">
        <w:rPr>
          <w:rFonts w:cs="B Lotus" w:hint="cs"/>
          <w:sz w:val="18"/>
          <w:szCs w:val="18"/>
          <w:u w:val="single"/>
          <w:rtl/>
          <w:lang w:bidi="fa-IR"/>
        </w:rPr>
        <w:t>9</w:t>
      </w:r>
      <w:r w:rsidRPr="009B4DA1">
        <w:rPr>
          <w:rFonts w:cs="B Lotus" w:hint="cs"/>
          <w:sz w:val="18"/>
          <w:szCs w:val="18"/>
          <w:u w:val="single"/>
          <w:rtl/>
          <w:lang w:bidi="fa-IR"/>
        </w:rPr>
        <w:t>/</w:t>
      </w:r>
      <w:r w:rsidR="00EC73AD">
        <w:rPr>
          <w:rFonts w:cs="B Lotus" w:hint="cs"/>
          <w:sz w:val="18"/>
          <w:szCs w:val="18"/>
          <w:u w:val="single"/>
          <w:rtl/>
          <w:lang w:bidi="fa-IR"/>
        </w:rPr>
        <w:t>12</w:t>
      </w:r>
      <w:r w:rsidRPr="009B4DA1">
        <w:rPr>
          <w:rFonts w:cs="B Lotus" w:hint="cs"/>
          <w:sz w:val="18"/>
          <w:szCs w:val="18"/>
          <w:u w:val="single"/>
          <w:rtl/>
          <w:lang w:bidi="fa-IR"/>
        </w:rPr>
        <w:t>/1401</w:t>
      </w:r>
    </w:p>
    <w:p w14:paraId="76F7BFEB" w14:textId="77777777" w:rsidR="009B4DA1" w:rsidRPr="00D6110E" w:rsidRDefault="009B4DA1" w:rsidP="00366860">
      <w:pPr>
        <w:pStyle w:val="Heading4"/>
        <w:tabs>
          <w:tab w:val="right" w:pos="566"/>
          <w:tab w:val="right" w:pos="818"/>
        </w:tabs>
        <w:ind w:left="567"/>
        <w:jc w:val="both"/>
        <w:rPr>
          <w:rFonts w:cs="B Lotus"/>
          <w:i/>
          <w:iCs/>
          <w:sz w:val="2"/>
          <w:szCs w:val="2"/>
          <w:highlight w:val="yellow"/>
        </w:rPr>
      </w:pPr>
    </w:p>
    <w:p w14:paraId="058A529C" w14:textId="77777777" w:rsidR="008D10FD" w:rsidRPr="008D10FD" w:rsidRDefault="008D10FD" w:rsidP="003A48E6">
      <w:pPr>
        <w:rPr>
          <w:sz w:val="8"/>
          <w:szCs w:val="8"/>
          <w:lang w:bidi="fa-IR"/>
        </w:rPr>
      </w:pPr>
    </w:p>
    <w:p w14:paraId="268FE32B" w14:textId="77777777" w:rsidR="001E1409" w:rsidRPr="00AE1D4F" w:rsidRDefault="001E1409" w:rsidP="003A48E6">
      <w:pPr>
        <w:ind w:right="284"/>
        <w:rPr>
          <w:color w:val="4F81BD"/>
          <w:rtl/>
        </w:rPr>
        <w:sectPr w:rsidR="001E1409" w:rsidRPr="00AE1D4F" w:rsidSect="00D6110E">
          <w:headerReference w:type="even" r:id="rId8"/>
          <w:headerReference w:type="default" r:id="rId9"/>
          <w:footerReference w:type="even" r:id="rId10"/>
          <w:footerReference w:type="default" r:id="rId11"/>
          <w:type w:val="continuous"/>
          <w:pgSz w:w="11906" w:h="16838" w:code="9"/>
          <w:pgMar w:top="2250" w:right="1134" w:bottom="1928" w:left="1134" w:header="1247" w:footer="1474" w:gutter="0"/>
          <w:pgNumType w:start="1"/>
          <w:cols w:space="720" w:equalWidth="0">
            <w:col w:w="9638"/>
          </w:cols>
          <w:titlePg/>
          <w:bidi/>
          <w:rtlGutter/>
          <w:docGrid w:linePitch="360"/>
        </w:sectPr>
      </w:pPr>
    </w:p>
    <w:p w14:paraId="14F8792B" w14:textId="486B83CF" w:rsidR="00EC73AD" w:rsidRPr="00EC73AD" w:rsidRDefault="00EC73AD" w:rsidP="00EC73AD">
      <w:pPr>
        <w:ind w:firstLine="282"/>
        <w:jc w:val="both"/>
        <w:rPr>
          <w:rFonts w:cs="B Lotus"/>
          <w:lang w:bidi="fa-IR"/>
        </w:rPr>
      </w:pPr>
      <w:r w:rsidRPr="00EC73AD">
        <w:rPr>
          <w:rFonts w:cs="B Lotus" w:hint="cs"/>
          <w:rtl/>
          <w:lang w:bidi="fa-IR"/>
        </w:rPr>
        <w:lastRenderedPageBreak/>
        <w:t>طی سال‌های اخیر، علوم پزشکی نظیر سایر علوم، شاهد پیشرفت و تغییراتی سریع در دنیای پیرامون خود بوده و این عامل در کنار ارتباط این علوم با موضوع کلیدی سلامت، موجب شده که به روز بودن آموزش در رشته‌های علوم پزشکی از جایگاه و اهمیت خاصی برخوردار باشد. به روز بودن آموزش، بخصوص زمانی پر رنگ‌تر می شود که به تغییرات محیطی پرشتاب در آینده نیز توجه نماییم. در آینده نزدیک به دلیل تحولات چشم‌گیر در عرصه‌ی تکنولوژی و فناوری، تحولات سیاسی و اقتصادی، تغییرات جمعیت‌شناسی و غیره، شاهد محیطی پیچیده‌تر برای آموزش علوم‌پزشکی خواهیم بود. بنابراین یکی از الزامات اساسی برای مواجه مناسب با این تغییرات، شناخت تغییرات مختلف موثر بر آموزش علوم پزشکی می باش</w:t>
      </w:r>
      <w:r>
        <w:rPr>
          <w:rFonts w:cs="B Lotus" w:hint="cs"/>
          <w:rtl/>
          <w:lang w:bidi="fa-IR"/>
        </w:rPr>
        <w:t>د (1)</w:t>
      </w:r>
      <w:r w:rsidRPr="00EC73AD">
        <w:rPr>
          <w:rFonts w:cs="B Lotus" w:hint="cs"/>
          <w:rtl/>
          <w:lang w:bidi="fa-IR"/>
        </w:rPr>
        <w:t>.</w:t>
      </w:r>
    </w:p>
    <w:p w14:paraId="1B4D34C6" w14:textId="7E3686CC" w:rsidR="00EC73AD" w:rsidRPr="00EC73AD" w:rsidRDefault="00EC73AD" w:rsidP="00EC73AD">
      <w:pPr>
        <w:ind w:firstLine="282"/>
        <w:jc w:val="both"/>
        <w:rPr>
          <w:rFonts w:cs="B Lotus"/>
          <w:rtl/>
          <w:lang w:bidi="fa-IR"/>
        </w:rPr>
      </w:pPr>
      <w:bookmarkStart w:id="0" w:name="_Hlk115077114"/>
      <w:r w:rsidRPr="00EC73AD">
        <w:rPr>
          <w:rFonts w:cs="B Lotus" w:hint="cs"/>
          <w:rtl/>
          <w:lang w:bidi="fa-IR"/>
        </w:rPr>
        <w:t>برخی از این تغییرات مرتبط با حوزه اجتماعی و تغییرات جمعیتی می باشد. در این خصوص، افزایش سالمندی و تغییر میانگین سنی گروه های مختلف ذی نفع (ارائه دهندگان و گیرندگان خدمت، دانشجویان و اساتید)، تغییر انتظارات جامعه و نیروی کار و تغییر در الگوی</w:t>
      </w:r>
      <w:r w:rsidRPr="00EC73AD">
        <w:rPr>
          <w:rFonts w:cs="B Lotus"/>
          <w:rtl/>
          <w:lang w:bidi="fa-IR"/>
        </w:rPr>
        <w:t xml:space="preserve"> مهاجرت</w:t>
      </w:r>
      <w:r w:rsidRPr="00EC73AD">
        <w:rPr>
          <w:rFonts w:cs="B Lotus" w:hint="cs"/>
          <w:rtl/>
          <w:lang w:bidi="fa-IR"/>
        </w:rPr>
        <w:t>‌</w:t>
      </w:r>
      <w:r w:rsidRPr="00EC73AD">
        <w:rPr>
          <w:rFonts w:cs="B Lotus"/>
          <w:rtl/>
          <w:lang w:bidi="fa-IR"/>
        </w:rPr>
        <w:t xml:space="preserve">ها </w:t>
      </w:r>
      <w:r w:rsidRPr="00EC73AD">
        <w:rPr>
          <w:rFonts w:cs="B Lotus" w:hint="cs"/>
          <w:rtl/>
          <w:lang w:bidi="fa-IR"/>
        </w:rPr>
        <w:t xml:space="preserve">قابل اشاره </w:t>
      </w:r>
      <w:r>
        <w:rPr>
          <w:rFonts w:cs="B Lotus" w:hint="cs"/>
          <w:rtl/>
          <w:lang w:bidi="fa-IR"/>
        </w:rPr>
        <w:t xml:space="preserve">              </w:t>
      </w:r>
      <w:r w:rsidRPr="00EC73AD">
        <w:rPr>
          <w:rFonts w:cs="B Lotus" w:hint="cs"/>
          <w:rtl/>
          <w:lang w:bidi="fa-IR"/>
        </w:rPr>
        <w:t>می باشد</w:t>
      </w:r>
      <w:r>
        <w:rPr>
          <w:rFonts w:cs="B Lotus" w:hint="cs"/>
          <w:rtl/>
          <w:lang w:bidi="fa-IR"/>
        </w:rPr>
        <w:t>(2)</w:t>
      </w:r>
      <w:r w:rsidRPr="00EC73AD">
        <w:rPr>
          <w:rFonts w:cs="B Lotus" w:hint="cs"/>
          <w:rtl/>
          <w:lang w:bidi="fa-IR"/>
        </w:rPr>
        <w:t>.</w:t>
      </w:r>
    </w:p>
    <w:bookmarkEnd w:id="0"/>
    <w:p w14:paraId="7BEE54B6" w14:textId="11FD3CB0" w:rsidR="00EC73AD" w:rsidRPr="00EC73AD" w:rsidRDefault="00EC73AD" w:rsidP="00EC73AD">
      <w:pPr>
        <w:ind w:firstLine="282"/>
        <w:jc w:val="both"/>
        <w:rPr>
          <w:rFonts w:cs="B Lotus"/>
          <w:rtl/>
          <w:lang w:bidi="fa-IR"/>
        </w:rPr>
      </w:pPr>
      <w:r w:rsidRPr="00EC73AD">
        <w:rPr>
          <w:rFonts w:cs="B Lotus" w:hint="cs"/>
          <w:rtl/>
          <w:lang w:bidi="fa-IR"/>
        </w:rPr>
        <w:lastRenderedPageBreak/>
        <w:t>برخی دیگر از این تغییرات مرتبط با حوزه تکنولوژی و فناوری می باشد که در این خصوص گسترش کاربرد پزشکی از راه دور، تغییر در روش‌های تدریس مبتنی بر فناوری از جمله متاورس، افزایش مجازی‌سازی و توسعه‌ی ساختارهای هیبریدی، توسعه آموزش از راه دور، افزایش دسترسی به منابع و خدمات آموزشی،</w:t>
      </w:r>
      <w:r w:rsidRPr="00EC73AD">
        <w:rPr>
          <w:rFonts w:cs="B Lotus"/>
          <w:rtl/>
          <w:lang w:bidi="fa-IR"/>
        </w:rPr>
        <w:t xml:space="preserve"> مشخص شدن منشا بس</w:t>
      </w:r>
      <w:r w:rsidRPr="00EC73AD">
        <w:rPr>
          <w:rFonts w:cs="B Lotus" w:hint="cs"/>
          <w:rtl/>
          <w:lang w:bidi="fa-IR"/>
        </w:rPr>
        <w:t>ی</w:t>
      </w:r>
      <w:r w:rsidRPr="00EC73AD">
        <w:rPr>
          <w:rFonts w:cs="B Lotus" w:hint="eastAsia"/>
          <w:rtl/>
          <w:lang w:bidi="fa-IR"/>
        </w:rPr>
        <w:t>ار</w:t>
      </w:r>
      <w:r w:rsidRPr="00EC73AD">
        <w:rPr>
          <w:rFonts w:cs="B Lotus" w:hint="cs"/>
          <w:rtl/>
          <w:lang w:bidi="fa-IR"/>
        </w:rPr>
        <w:t>ی</w:t>
      </w:r>
      <w:r w:rsidRPr="00EC73AD">
        <w:rPr>
          <w:rFonts w:cs="B Lotus"/>
          <w:rtl/>
          <w:lang w:bidi="fa-IR"/>
        </w:rPr>
        <w:t xml:space="preserve"> از ب</w:t>
      </w:r>
      <w:r w:rsidRPr="00EC73AD">
        <w:rPr>
          <w:rFonts w:cs="B Lotus" w:hint="cs"/>
          <w:rtl/>
          <w:lang w:bidi="fa-IR"/>
        </w:rPr>
        <w:t>ی</w:t>
      </w:r>
      <w:r w:rsidRPr="00EC73AD">
        <w:rPr>
          <w:rFonts w:cs="B Lotus" w:hint="eastAsia"/>
          <w:rtl/>
          <w:lang w:bidi="fa-IR"/>
        </w:rPr>
        <w:t>مار</w:t>
      </w:r>
      <w:r w:rsidRPr="00EC73AD">
        <w:rPr>
          <w:rFonts w:cs="B Lotus" w:hint="cs"/>
          <w:rtl/>
          <w:lang w:bidi="fa-IR"/>
        </w:rPr>
        <w:t>ی‌</w:t>
      </w:r>
      <w:r w:rsidRPr="00EC73AD">
        <w:rPr>
          <w:rFonts w:cs="B Lotus"/>
          <w:rtl/>
          <w:lang w:bidi="fa-IR"/>
        </w:rPr>
        <w:t>ها، درمان مبتن</w:t>
      </w:r>
      <w:r w:rsidRPr="00EC73AD">
        <w:rPr>
          <w:rFonts w:cs="B Lotus" w:hint="cs"/>
          <w:rtl/>
          <w:lang w:bidi="fa-IR"/>
        </w:rPr>
        <w:t>ی</w:t>
      </w:r>
      <w:r w:rsidRPr="00EC73AD">
        <w:rPr>
          <w:rFonts w:cs="B Lotus"/>
          <w:rtl/>
          <w:lang w:bidi="fa-IR"/>
        </w:rPr>
        <w:t xml:space="preserve"> بر ژنت</w:t>
      </w:r>
      <w:r w:rsidRPr="00EC73AD">
        <w:rPr>
          <w:rFonts w:cs="B Lotus" w:hint="cs"/>
          <w:rtl/>
          <w:lang w:bidi="fa-IR"/>
        </w:rPr>
        <w:t>ی</w:t>
      </w:r>
      <w:r w:rsidRPr="00EC73AD">
        <w:rPr>
          <w:rFonts w:cs="B Lotus" w:hint="eastAsia"/>
          <w:rtl/>
          <w:lang w:bidi="fa-IR"/>
        </w:rPr>
        <w:t>ک</w:t>
      </w:r>
      <w:r w:rsidRPr="00EC73AD">
        <w:rPr>
          <w:rFonts w:cs="B Lotus" w:hint="cs"/>
          <w:rtl/>
          <w:lang w:bidi="fa-IR"/>
        </w:rPr>
        <w:t xml:space="preserve"> و پزشکی شخصی سازی شده قابل اشاره می باشد</w:t>
      </w:r>
      <w:r>
        <w:rPr>
          <w:rFonts w:cs="B Lotus" w:hint="cs"/>
          <w:rtl/>
          <w:lang w:bidi="fa-IR"/>
        </w:rPr>
        <w:t>(3)</w:t>
      </w:r>
      <w:r w:rsidRPr="00EC73AD">
        <w:rPr>
          <w:rFonts w:cs="B Lotus" w:hint="cs"/>
          <w:rtl/>
          <w:lang w:bidi="fa-IR"/>
        </w:rPr>
        <w:t>.</w:t>
      </w:r>
    </w:p>
    <w:p w14:paraId="0134C095" w14:textId="2E6536D4" w:rsidR="00EC73AD" w:rsidRPr="00EC73AD" w:rsidRDefault="00EC73AD" w:rsidP="00EC73AD">
      <w:pPr>
        <w:ind w:firstLine="282"/>
        <w:jc w:val="both"/>
        <w:rPr>
          <w:rFonts w:cs="B Lotus"/>
          <w:rtl/>
          <w:lang w:bidi="fa-IR"/>
        </w:rPr>
      </w:pPr>
      <w:r w:rsidRPr="00EC73AD">
        <w:rPr>
          <w:rFonts w:cs="B Lotus" w:hint="cs"/>
          <w:rtl/>
          <w:lang w:bidi="fa-IR"/>
        </w:rPr>
        <w:t xml:space="preserve">همچنین تحولات اقتصادی و سیاسی نظیر محدویت‌های روزافزون مالی، </w:t>
      </w:r>
      <w:r w:rsidRPr="00EC73AD">
        <w:rPr>
          <w:rFonts w:cs="B Lotus"/>
          <w:rtl/>
          <w:lang w:bidi="fa-IR"/>
        </w:rPr>
        <w:t>کاهش سهم دولت در هز</w:t>
      </w:r>
      <w:r w:rsidRPr="00EC73AD">
        <w:rPr>
          <w:rFonts w:cs="B Lotus" w:hint="cs"/>
          <w:rtl/>
          <w:lang w:bidi="fa-IR"/>
        </w:rPr>
        <w:t>ی</w:t>
      </w:r>
      <w:r w:rsidRPr="00EC73AD">
        <w:rPr>
          <w:rFonts w:cs="B Lotus" w:hint="eastAsia"/>
          <w:rtl/>
          <w:lang w:bidi="fa-IR"/>
        </w:rPr>
        <w:t>ن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آموزش</w:t>
      </w:r>
      <w:r w:rsidRPr="00EC73AD">
        <w:rPr>
          <w:rFonts w:cs="B Lotus" w:hint="cs"/>
          <w:rtl/>
          <w:lang w:bidi="fa-IR"/>
        </w:rPr>
        <w:t>، ظهور انواع مدل های کسب و کار، ورود ارزهای دیجیتال به ساختار‌های آموزشی، رقابتی و تخصصی شدن بازار دوره‌های کوتاه مدت آموزشی، حساسیت نسبت به تغییرات در این حوزه را افزایش می دهد</w:t>
      </w:r>
      <w:r w:rsidRPr="00EC73AD">
        <w:rPr>
          <w:rFonts w:cs="B Lotus"/>
          <w:rtl/>
          <w:lang w:bidi="fa-IR"/>
        </w:rPr>
        <w:t xml:space="preserve"> </w:t>
      </w:r>
      <w:r>
        <w:rPr>
          <w:rFonts w:cs="B Lotus" w:hint="cs"/>
          <w:rtl/>
          <w:lang w:bidi="fa-IR"/>
        </w:rPr>
        <w:t>(3).</w:t>
      </w:r>
    </w:p>
    <w:p w14:paraId="5FCCCE59" w14:textId="02F042DE" w:rsidR="00EC73AD" w:rsidRPr="00EC73AD" w:rsidRDefault="00EC73AD" w:rsidP="00EC73AD">
      <w:pPr>
        <w:ind w:firstLine="282"/>
        <w:jc w:val="both"/>
        <w:rPr>
          <w:rFonts w:cs="B Lotus"/>
          <w:rtl/>
          <w:lang w:bidi="fa-IR"/>
        </w:rPr>
      </w:pPr>
      <w:r w:rsidRPr="00EC73AD">
        <w:rPr>
          <w:rFonts w:cs="B Lotus" w:hint="cs"/>
          <w:rtl/>
          <w:lang w:bidi="fa-IR"/>
        </w:rPr>
        <w:t xml:space="preserve">در کنار تغییرات ذکر شده، بیماری‌های نوپدید، تغییر سبک زندگی، افزایش کم تحرکی، افزایش عادات غذایی ناسالم و کاهش دسترسی به مواد غذایی طبیعی و ارگانیک؛ رشد بی رویه شهرنشینی و </w:t>
      </w:r>
      <w:r>
        <w:rPr>
          <w:rFonts w:cs="B Lotus" w:hint="cs"/>
          <w:rtl/>
          <w:lang w:bidi="fa-IR"/>
        </w:rPr>
        <w:t>تأثیر</w:t>
      </w:r>
      <w:r w:rsidRPr="00EC73AD">
        <w:rPr>
          <w:rFonts w:cs="B Lotus" w:hint="cs"/>
          <w:rtl/>
          <w:lang w:bidi="fa-IR"/>
        </w:rPr>
        <w:t xml:space="preserve"> آن بر روستاها و افزایش محله‌های فقیر نشین، </w:t>
      </w:r>
      <w:r w:rsidRPr="00EC73AD">
        <w:rPr>
          <w:rFonts w:cs="B Lotus" w:hint="cs"/>
          <w:rtl/>
          <w:lang w:bidi="fa-IR"/>
        </w:rPr>
        <w:lastRenderedPageBreak/>
        <w:t xml:space="preserve">آلودگی زیست محیطی و تغییر اقلیم، بر حوزه آموزش علوم پزشکی نیز </w:t>
      </w:r>
      <w:r>
        <w:rPr>
          <w:rFonts w:cs="B Lotus" w:hint="cs"/>
          <w:rtl/>
          <w:lang w:bidi="fa-IR"/>
        </w:rPr>
        <w:t>تأثیر</w:t>
      </w:r>
      <w:r w:rsidRPr="00EC73AD">
        <w:rPr>
          <w:rFonts w:cs="B Lotus" w:hint="cs"/>
          <w:rtl/>
          <w:lang w:bidi="fa-IR"/>
        </w:rPr>
        <w:t>گذار خواهد بود</w:t>
      </w:r>
      <w:r w:rsidR="00DC3C25">
        <w:rPr>
          <w:rFonts w:cs="B Lotus" w:hint="cs"/>
          <w:rtl/>
          <w:lang w:bidi="fa-IR"/>
        </w:rPr>
        <w:t>(4).</w:t>
      </w:r>
    </w:p>
    <w:p w14:paraId="4F150B57" w14:textId="06669929" w:rsidR="00EC73AD" w:rsidRPr="00EC73AD" w:rsidRDefault="00EC73AD" w:rsidP="00EC73AD">
      <w:pPr>
        <w:ind w:firstLine="282"/>
        <w:jc w:val="both"/>
        <w:rPr>
          <w:rFonts w:cs="B Lotus"/>
          <w:lang w:bidi="fa-IR"/>
        </w:rPr>
      </w:pPr>
      <w:r w:rsidRPr="00EC73AD">
        <w:rPr>
          <w:rFonts w:cs="B Lotus" w:hint="cs"/>
          <w:rtl/>
          <w:lang w:bidi="fa-IR"/>
        </w:rPr>
        <w:t>تغییرات ذکر شده، حکایت از این موضوع دارد که در حوزه آموزش علوم پزشکی می بایست نسبت به ویژگی‌های محیط پیچیده جدید حساس بود و هوشیارانه با آنها روبرو شد. یکی از روش‌هایی که می‌توان برای رصد تغییرات و اطمینان از به روز بودن آموزش علوم‌پزشکی به کار گرفت، دیده‌بانی سیستماتیک می باشد. «</w:t>
      </w:r>
      <w:r w:rsidRPr="00EC73AD">
        <w:rPr>
          <w:rFonts w:cs="B Lotus"/>
          <w:rtl/>
          <w:lang w:bidi="fa-IR"/>
        </w:rPr>
        <w:t>دیده</w:t>
      </w:r>
      <w:r w:rsidRPr="00EC73AD">
        <w:rPr>
          <w:rFonts w:cs="B Lotus" w:hint="cs"/>
          <w:rtl/>
          <w:lang w:bidi="fa-IR"/>
        </w:rPr>
        <w:t>‌</w:t>
      </w:r>
      <w:r w:rsidRPr="00EC73AD">
        <w:rPr>
          <w:rFonts w:cs="B Lotus"/>
          <w:rtl/>
          <w:lang w:bidi="fa-IR"/>
        </w:rPr>
        <w:t>بان</w:t>
      </w:r>
      <w:r w:rsidRPr="00EC73AD">
        <w:rPr>
          <w:rFonts w:cs="B Lotus" w:hint="cs"/>
          <w:rtl/>
          <w:lang w:bidi="fa-IR"/>
        </w:rPr>
        <w:t>ی»</w:t>
      </w:r>
      <w:r w:rsidRPr="00EC73AD">
        <w:rPr>
          <w:rFonts w:cs="B Lotus"/>
          <w:rtl/>
          <w:lang w:bidi="fa-IR"/>
        </w:rPr>
        <w:t xml:space="preserve"> در لغت بـه م</w:t>
      </w:r>
      <w:r w:rsidRPr="00EC73AD">
        <w:rPr>
          <w:rFonts w:cs="B Lotus" w:hint="cs"/>
          <w:rtl/>
          <w:lang w:bidi="fa-IR"/>
        </w:rPr>
        <w:t xml:space="preserve">وسسه‌ای </w:t>
      </w:r>
      <w:r w:rsidRPr="00EC73AD">
        <w:rPr>
          <w:rFonts w:cs="B Lotus"/>
          <w:rtl/>
          <w:lang w:bidi="fa-IR"/>
        </w:rPr>
        <w:t>کـه اختصاصـا</w:t>
      </w:r>
      <w:r w:rsidR="00DC3C25">
        <w:rPr>
          <w:rFonts w:cs="B Lotus" w:hint="cs"/>
          <w:rtl/>
          <w:lang w:bidi="fa-IR"/>
        </w:rPr>
        <w:t>ً</w:t>
      </w:r>
      <w:r w:rsidRPr="00EC73AD">
        <w:rPr>
          <w:rFonts w:cs="B Lotus" w:hint="cs"/>
          <w:rtl/>
          <w:lang w:bidi="fa-IR"/>
        </w:rPr>
        <w:t xml:space="preserve"> </w:t>
      </w:r>
      <w:r w:rsidRPr="00EC73AD">
        <w:rPr>
          <w:rFonts w:cs="B Lotus"/>
          <w:rtl/>
          <w:lang w:bidi="fa-IR"/>
        </w:rPr>
        <w:t>بـرای مشـاهده پدیده</w:t>
      </w:r>
      <w:r w:rsidRPr="00EC73AD">
        <w:rPr>
          <w:rFonts w:cs="B Lotus" w:hint="cs"/>
          <w:rtl/>
          <w:lang w:bidi="fa-IR"/>
        </w:rPr>
        <w:t>‌</w:t>
      </w:r>
      <w:r w:rsidRPr="00EC73AD">
        <w:rPr>
          <w:rFonts w:cs="B Lotus"/>
          <w:rtl/>
          <w:lang w:bidi="fa-IR"/>
        </w:rPr>
        <w:t xml:space="preserve">های هواشناسی و نجوم </w:t>
      </w:r>
      <w:r w:rsidRPr="00EC73AD">
        <w:rPr>
          <w:rFonts w:cs="B Lotus" w:hint="cs"/>
          <w:rtl/>
          <w:lang w:bidi="fa-IR"/>
        </w:rPr>
        <w:t>طر</w:t>
      </w:r>
      <w:r w:rsidRPr="00EC73AD">
        <w:rPr>
          <w:rFonts w:cs="B Lotus"/>
          <w:rtl/>
          <w:lang w:bidi="fa-IR"/>
        </w:rPr>
        <w:t>احی و تجهیز گردیده اسـت و نیـز به هر ساختمانی که دید گسـترده</w:t>
      </w:r>
      <w:r w:rsidRPr="00EC73AD">
        <w:rPr>
          <w:rFonts w:cs="B Lotus" w:hint="cs"/>
          <w:rtl/>
          <w:lang w:bidi="fa-IR"/>
        </w:rPr>
        <w:t>‌ا</w:t>
      </w:r>
      <w:r w:rsidRPr="00EC73AD">
        <w:rPr>
          <w:rFonts w:cs="B Lotus"/>
          <w:rtl/>
          <w:lang w:bidi="fa-IR"/>
        </w:rPr>
        <w:t>ی از محـی</w:t>
      </w:r>
      <w:r w:rsidRPr="00EC73AD">
        <w:rPr>
          <w:rFonts w:cs="B Lotus" w:hint="cs"/>
          <w:rtl/>
          <w:lang w:bidi="fa-IR"/>
        </w:rPr>
        <w:t>ط اطراف</w:t>
      </w:r>
      <w:r w:rsidRPr="00EC73AD">
        <w:rPr>
          <w:rFonts w:cs="B Lotus"/>
          <w:rtl/>
          <w:lang w:bidi="fa-IR"/>
        </w:rPr>
        <w:t xml:space="preserve"> آن را ارائـه می</w:t>
      </w:r>
      <w:r w:rsidRPr="00EC73AD">
        <w:rPr>
          <w:rFonts w:cs="B Lotus" w:hint="cs"/>
          <w:rtl/>
          <w:lang w:bidi="fa-IR"/>
        </w:rPr>
        <w:t>‌</w:t>
      </w:r>
      <w:r w:rsidRPr="00EC73AD">
        <w:rPr>
          <w:rFonts w:cs="B Lotus"/>
          <w:rtl/>
          <w:lang w:bidi="fa-IR"/>
        </w:rPr>
        <w:t>دهد، ا</w:t>
      </w:r>
      <w:r w:rsidRPr="00EC73AD">
        <w:rPr>
          <w:rFonts w:cs="B Lotus" w:hint="cs"/>
          <w:rtl/>
          <w:lang w:bidi="fa-IR"/>
        </w:rPr>
        <w:t>طلاق</w:t>
      </w:r>
      <w:r w:rsidRPr="00EC73AD">
        <w:rPr>
          <w:rFonts w:cs="B Lotus"/>
          <w:rtl/>
          <w:lang w:bidi="fa-IR"/>
        </w:rPr>
        <w:t xml:space="preserve"> می</w:t>
      </w:r>
      <w:r w:rsidRPr="00EC73AD">
        <w:rPr>
          <w:rFonts w:cs="B Lotus" w:hint="cs"/>
          <w:rtl/>
          <w:lang w:bidi="fa-IR"/>
        </w:rPr>
        <w:t>‌</w:t>
      </w:r>
      <w:r w:rsidRPr="00EC73AD">
        <w:rPr>
          <w:rFonts w:cs="B Lotus"/>
          <w:rtl/>
          <w:lang w:bidi="fa-IR"/>
        </w:rPr>
        <w:t>گردد</w:t>
      </w:r>
      <w:r w:rsidRPr="00EC73AD">
        <w:rPr>
          <w:rFonts w:cs="B Lotus" w:hint="cs"/>
          <w:rtl/>
          <w:lang w:bidi="fa-IR"/>
        </w:rPr>
        <w:t>.</w:t>
      </w:r>
      <w:r w:rsidRPr="00EC73AD">
        <w:rPr>
          <w:rFonts w:cs="B Lotus"/>
          <w:rtl/>
          <w:lang w:bidi="fa-IR"/>
        </w:rPr>
        <w:t xml:space="preserve"> نظـام</w:t>
      </w:r>
      <w:r w:rsidRPr="00EC73AD">
        <w:rPr>
          <w:rFonts w:cs="B Lotus" w:hint="cs"/>
          <w:rtl/>
          <w:lang w:bidi="fa-IR"/>
        </w:rPr>
        <w:t>‌</w:t>
      </w:r>
      <w:r w:rsidRPr="00EC73AD">
        <w:rPr>
          <w:rFonts w:cs="B Lotus"/>
          <w:rtl/>
          <w:lang w:bidi="fa-IR"/>
        </w:rPr>
        <w:t>هـای دیـده بـانی سـ</w:t>
      </w:r>
      <w:r w:rsidRPr="00EC73AD">
        <w:rPr>
          <w:rFonts w:cs="B Lotus" w:hint="cs"/>
          <w:rtl/>
          <w:lang w:bidi="fa-IR"/>
        </w:rPr>
        <w:t>لامت</w:t>
      </w:r>
      <w:r w:rsidRPr="00EC73AD">
        <w:rPr>
          <w:rFonts w:cs="B Lotus"/>
          <w:rtl/>
          <w:lang w:bidi="fa-IR"/>
        </w:rPr>
        <w:t xml:space="preserve"> بـه عنوان مراکز سیاست</w:t>
      </w:r>
      <w:r w:rsidRPr="00EC73AD">
        <w:rPr>
          <w:rFonts w:cs="B Lotus" w:hint="cs"/>
          <w:rtl/>
          <w:lang w:bidi="fa-IR"/>
        </w:rPr>
        <w:t>‌</w:t>
      </w:r>
      <w:r w:rsidRPr="00EC73AD">
        <w:rPr>
          <w:rFonts w:cs="B Lotus"/>
          <w:rtl/>
          <w:lang w:bidi="fa-IR"/>
        </w:rPr>
        <w:t>گذاری محور تعریف می</w:t>
      </w:r>
      <w:r w:rsidRPr="00EC73AD">
        <w:rPr>
          <w:rFonts w:cs="B Lotus" w:hint="cs"/>
          <w:rtl/>
          <w:lang w:bidi="fa-IR"/>
        </w:rPr>
        <w:t>‌</w:t>
      </w:r>
      <w:r w:rsidRPr="00EC73AD">
        <w:rPr>
          <w:rFonts w:cs="B Lotus"/>
          <w:rtl/>
          <w:lang w:bidi="fa-IR"/>
        </w:rPr>
        <w:t>شـوند کـه مشـاهدات و تجزیه و تحلیل منظم و مسـتمر مسـائل بهداشـتی مـ</w:t>
      </w:r>
      <w:r w:rsidRPr="00EC73AD">
        <w:rPr>
          <w:rFonts w:cs="B Lotus" w:hint="cs"/>
          <w:rtl/>
          <w:lang w:bidi="fa-IR"/>
        </w:rPr>
        <w:t>رتبط</w:t>
      </w:r>
      <w:r w:rsidRPr="00EC73AD">
        <w:rPr>
          <w:rFonts w:cs="B Lotus"/>
          <w:rtl/>
          <w:lang w:bidi="fa-IR"/>
        </w:rPr>
        <w:t xml:space="preserve"> بـا یـك جمعیت خاص و یك منطقه جغرافیایی را انجـام مـی</w:t>
      </w:r>
      <w:r w:rsidRPr="00EC73AD">
        <w:rPr>
          <w:rFonts w:cs="B Lotus" w:hint="cs"/>
          <w:rtl/>
          <w:lang w:bidi="fa-IR"/>
        </w:rPr>
        <w:t>‌</w:t>
      </w:r>
      <w:r w:rsidRPr="00EC73AD">
        <w:rPr>
          <w:rFonts w:cs="B Lotus"/>
          <w:rtl/>
          <w:lang w:bidi="fa-IR"/>
        </w:rPr>
        <w:t>دهنـد</w:t>
      </w:r>
      <w:r w:rsidR="00DC3C25">
        <w:rPr>
          <w:rFonts w:cs="B Lotus" w:hint="cs"/>
          <w:rtl/>
          <w:lang w:bidi="fa-IR"/>
        </w:rPr>
        <w:t>(5).</w:t>
      </w:r>
    </w:p>
    <w:p w14:paraId="7560FA32" w14:textId="28EE4D37" w:rsidR="00EC73AD" w:rsidRPr="00EC73AD" w:rsidRDefault="00EC73AD" w:rsidP="00EC73AD">
      <w:pPr>
        <w:ind w:firstLine="282"/>
        <w:jc w:val="both"/>
        <w:rPr>
          <w:rFonts w:cs="B Lotus"/>
          <w:lang w:bidi="fa-IR"/>
        </w:rPr>
      </w:pPr>
      <w:r w:rsidRPr="00EC73AD">
        <w:rPr>
          <w:rFonts w:cs="B Lotus" w:hint="cs"/>
          <w:rtl/>
          <w:lang w:bidi="fa-IR"/>
        </w:rPr>
        <w:t>با توجه به اهمیت این موضوع، طی سال‌های قبل اقداماتی در راستای دیده‌بانی آموزش در پژوهشکده آینده‌پژوهی در سلامت انجام شده که نکات کلیدی این اقدامات قابل اشاره</w:t>
      </w:r>
      <w:r w:rsidR="00DC3C25">
        <w:rPr>
          <w:rFonts w:cs="B Lotus" w:hint="cs"/>
          <w:rtl/>
          <w:lang w:bidi="fa-IR"/>
        </w:rPr>
        <w:t xml:space="preserve">     </w:t>
      </w:r>
      <w:r w:rsidRPr="00EC73AD">
        <w:rPr>
          <w:rFonts w:cs="B Lotus" w:hint="cs"/>
          <w:rtl/>
          <w:lang w:bidi="fa-IR"/>
        </w:rPr>
        <w:t xml:space="preserve"> می باشد. نکته اول اینکه دیده‌بانی می بایست با مشارکت کلیه ذینفعان در رشته‌های مختلف علوم پزشکی انجام شود. انتقال اهمیت هوشیاری نسبت به آینده و حساس سازی، به مشارکت جدی‌تر گروه‌های ذینفع کمک موثری خواهد نمود. نکته بعد اینکه دیده‌بانی می بایست مبتنی بر اصول شناخته شده علمی انجام شود، بدون توجه به چنین اصولی، شواهد تولید شده کیفیت پایینی داشته و پیام‌های مناسب تولید نخواهد شد. نکته دیگر اینکه دیده‌بانی فرایندی مستمر است، بنابراین باید در نقطه شروع، انتظارات خود را نسبت به آن منطقی سازیم. نکته دیگر اینکه، دیده‌بانی یک فرایند بین رشته‌ای است و بنابراین مشارکت </w:t>
      </w:r>
      <w:r w:rsidRPr="00EC73AD">
        <w:rPr>
          <w:rFonts w:cs="B Lotus" w:hint="cs"/>
          <w:rtl/>
          <w:lang w:bidi="fa-IR"/>
        </w:rPr>
        <w:lastRenderedPageBreak/>
        <w:t xml:space="preserve">صاحب نظران اجتماعی، اقتصادی، سیاسی و ... در آن موجب غنای هرچه بیشتر و شناسایی جنبه‌های تاریکی از آینده رشته‌ها خواهد شد.  </w:t>
      </w:r>
    </w:p>
    <w:p w14:paraId="246B3817" w14:textId="1A0435DA" w:rsidR="00EC73AD" w:rsidRPr="00EC73AD" w:rsidRDefault="00EC73AD" w:rsidP="00EC73AD">
      <w:pPr>
        <w:ind w:firstLine="282"/>
        <w:jc w:val="both"/>
        <w:rPr>
          <w:rFonts w:cs="B Lotus"/>
          <w:lang w:bidi="fa-IR"/>
        </w:rPr>
      </w:pPr>
      <w:r w:rsidRPr="00EC73AD">
        <w:rPr>
          <w:rFonts w:cs="B Lotus" w:hint="cs"/>
          <w:rtl/>
          <w:lang w:bidi="fa-IR"/>
        </w:rPr>
        <w:t>دیده بانی در حوزه آموزش علوم‌پزشکی کشور باید به شکلی سیستماتیک انجام شود و جهت تحقق چنین هدفی، توصیه‌های زیر حائز اهمیت می باشد.</w:t>
      </w:r>
    </w:p>
    <w:p w14:paraId="4053A1CC" w14:textId="133C90B1" w:rsidR="00EC73AD" w:rsidRPr="00EC73AD" w:rsidRDefault="00EC73AD" w:rsidP="00EC73AD">
      <w:pPr>
        <w:ind w:firstLine="282"/>
        <w:jc w:val="both"/>
        <w:rPr>
          <w:rFonts w:cs="B Lotus"/>
          <w:lang w:bidi="fa-IR"/>
        </w:rPr>
      </w:pPr>
      <w:r w:rsidRPr="00EC73AD">
        <w:rPr>
          <w:rFonts w:cs="B Lotus"/>
          <w:rtl/>
          <w:lang w:bidi="fa-IR"/>
        </w:rPr>
        <w:t>- تعر</w:t>
      </w:r>
      <w:r w:rsidRPr="00EC73AD">
        <w:rPr>
          <w:rFonts w:cs="B Lotus" w:hint="cs"/>
          <w:rtl/>
          <w:lang w:bidi="fa-IR"/>
        </w:rPr>
        <w:t>ی</w:t>
      </w:r>
      <w:r w:rsidRPr="00EC73AD">
        <w:rPr>
          <w:rFonts w:cs="B Lotus" w:hint="eastAsia"/>
          <w:rtl/>
          <w:lang w:bidi="fa-IR"/>
        </w:rPr>
        <w:t>ف</w:t>
      </w:r>
      <w:r w:rsidRPr="00EC73AD">
        <w:rPr>
          <w:rFonts w:cs="B Lotus"/>
          <w:rtl/>
          <w:lang w:bidi="fa-IR"/>
        </w:rPr>
        <w:t xml:space="preserve"> </w:t>
      </w:r>
      <w:r w:rsidRPr="00EC73AD">
        <w:rPr>
          <w:rFonts w:cs="B Lotus" w:hint="cs"/>
          <w:rtl/>
          <w:lang w:bidi="fa-IR"/>
        </w:rPr>
        <w:t xml:space="preserve">برنامه و </w:t>
      </w:r>
      <w:r w:rsidRPr="00EC73AD">
        <w:rPr>
          <w:rFonts w:cs="B Lotus"/>
          <w:rtl/>
          <w:lang w:bidi="fa-IR"/>
        </w:rPr>
        <w:t>ساختار مشخص برا</w:t>
      </w:r>
      <w:r w:rsidRPr="00EC73AD">
        <w:rPr>
          <w:rFonts w:cs="B Lotus" w:hint="cs"/>
          <w:rtl/>
          <w:lang w:bidi="fa-IR"/>
        </w:rPr>
        <w:t>ی</w:t>
      </w:r>
      <w:r w:rsidRPr="00EC73AD">
        <w:rPr>
          <w:rFonts w:cs="B Lotus"/>
          <w:rtl/>
          <w:lang w:bidi="fa-IR"/>
        </w:rPr>
        <w:t xml:space="preserve"> د</w:t>
      </w:r>
      <w:r w:rsidRPr="00EC73AD">
        <w:rPr>
          <w:rFonts w:cs="B Lotus" w:hint="cs"/>
          <w:rtl/>
          <w:lang w:bidi="fa-IR"/>
        </w:rPr>
        <w:t>ی</w:t>
      </w:r>
      <w:r w:rsidRPr="00EC73AD">
        <w:rPr>
          <w:rFonts w:cs="B Lotus" w:hint="eastAsia"/>
          <w:rtl/>
          <w:lang w:bidi="fa-IR"/>
        </w:rPr>
        <w:t>ده</w:t>
      </w:r>
      <w:r w:rsidRPr="00EC73AD">
        <w:rPr>
          <w:rFonts w:cs="B Lotus" w:hint="cs"/>
          <w:rtl/>
          <w:lang w:bidi="fa-IR"/>
        </w:rPr>
        <w:t>‌</w:t>
      </w:r>
      <w:r w:rsidRPr="00EC73AD">
        <w:rPr>
          <w:rFonts w:cs="B Lotus"/>
          <w:rtl/>
          <w:lang w:bidi="fa-IR"/>
        </w:rPr>
        <w:t>بان</w:t>
      </w:r>
      <w:r w:rsidRPr="00EC73AD">
        <w:rPr>
          <w:rFonts w:cs="B Lotus" w:hint="cs"/>
          <w:rtl/>
          <w:lang w:bidi="fa-IR"/>
        </w:rPr>
        <w:t>ی</w:t>
      </w:r>
      <w:r w:rsidRPr="00EC73AD">
        <w:rPr>
          <w:rFonts w:cs="B Lotus"/>
          <w:rtl/>
          <w:lang w:bidi="fa-IR"/>
        </w:rPr>
        <w:t xml:space="preserve"> که البته الزاما</w:t>
      </w:r>
      <w:r w:rsidR="00DC3C25">
        <w:rPr>
          <w:rFonts w:cs="B Lotus" w:hint="cs"/>
          <w:rtl/>
          <w:lang w:bidi="fa-IR"/>
        </w:rPr>
        <w:t>ً</w:t>
      </w:r>
      <w:r w:rsidRPr="00EC73AD">
        <w:rPr>
          <w:rFonts w:cs="B Lotus"/>
          <w:rtl/>
          <w:lang w:bidi="fa-IR"/>
        </w:rPr>
        <w:t xml:space="preserve"> با اضافه شدن چارت سازمان</w:t>
      </w:r>
      <w:r w:rsidRPr="00EC73AD">
        <w:rPr>
          <w:rFonts w:cs="B Lotus" w:hint="cs"/>
          <w:rtl/>
          <w:lang w:bidi="fa-IR"/>
        </w:rPr>
        <w:t>ی</w:t>
      </w:r>
      <w:r w:rsidRPr="00EC73AD">
        <w:rPr>
          <w:rFonts w:cs="B Lotus"/>
          <w:rtl/>
          <w:lang w:bidi="fa-IR"/>
        </w:rPr>
        <w:t xml:space="preserve"> و تشک</w:t>
      </w:r>
      <w:r w:rsidRPr="00EC73AD">
        <w:rPr>
          <w:rFonts w:cs="B Lotus" w:hint="cs"/>
          <w:rtl/>
          <w:lang w:bidi="fa-IR"/>
        </w:rPr>
        <w:t>ی</w:t>
      </w:r>
      <w:r w:rsidRPr="00EC73AD">
        <w:rPr>
          <w:rFonts w:cs="B Lotus" w:hint="eastAsia"/>
          <w:rtl/>
          <w:lang w:bidi="fa-IR"/>
        </w:rPr>
        <w:t>لات</w:t>
      </w:r>
      <w:r w:rsidRPr="00EC73AD">
        <w:rPr>
          <w:rFonts w:cs="B Lotus"/>
          <w:rtl/>
          <w:lang w:bidi="fa-IR"/>
        </w:rPr>
        <w:t xml:space="preserve"> همراه ن</w:t>
      </w:r>
      <w:r w:rsidRPr="00EC73AD">
        <w:rPr>
          <w:rFonts w:cs="B Lotus" w:hint="cs"/>
          <w:rtl/>
          <w:lang w:bidi="fa-IR"/>
        </w:rPr>
        <w:t>ی</w:t>
      </w:r>
      <w:r w:rsidRPr="00EC73AD">
        <w:rPr>
          <w:rFonts w:cs="B Lotus" w:hint="eastAsia"/>
          <w:rtl/>
          <w:lang w:bidi="fa-IR"/>
        </w:rPr>
        <w:t>ست</w:t>
      </w:r>
      <w:r w:rsidRPr="00EC73AD">
        <w:rPr>
          <w:rFonts w:cs="B Lotus"/>
          <w:rtl/>
          <w:lang w:bidi="fa-IR"/>
        </w:rPr>
        <w:t xml:space="preserve"> و م</w:t>
      </w:r>
      <w:r w:rsidRPr="00EC73AD">
        <w:rPr>
          <w:rFonts w:cs="B Lotus" w:hint="cs"/>
          <w:rtl/>
          <w:lang w:bidi="fa-IR"/>
        </w:rPr>
        <w:t>ی</w:t>
      </w:r>
      <w:r w:rsidRPr="00EC73AD">
        <w:rPr>
          <w:rFonts w:cs="B Lotus"/>
          <w:rtl/>
          <w:lang w:bidi="fa-IR"/>
        </w:rPr>
        <w:t xml:space="preserve"> تواند با تعر</w:t>
      </w:r>
      <w:r w:rsidRPr="00EC73AD">
        <w:rPr>
          <w:rFonts w:cs="B Lotus" w:hint="cs"/>
          <w:rtl/>
          <w:lang w:bidi="fa-IR"/>
        </w:rPr>
        <w:t>ی</w:t>
      </w:r>
      <w:r w:rsidRPr="00EC73AD">
        <w:rPr>
          <w:rFonts w:cs="B Lotus" w:hint="eastAsia"/>
          <w:rtl/>
          <w:lang w:bidi="fa-IR"/>
        </w:rPr>
        <w:t>ف</w:t>
      </w:r>
      <w:r w:rsidRPr="00EC73AD">
        <w:rPr>
          <w:rFonts w:cs="B Lotus"/>
          <w:rtl/>
          <w:lang w:bidi="fa-IR"/>
        </w:rPr>
        <w:t xml:space="preserve"> وظا</w:t>
      </w:r>
      <w:r w:rsidRPr="00EC73AD">
        <w:rPr>
          <w:rFonts w:cs="B Lotus" w:hint="cs"/>
          <w:rtl/>
          <w:lang w:bidi="fa-IR"/>
        </w:rPr>
        <w:t>ی</w:t>
      </w:r>
      <w:r w:rsidRPr="00EC73AD">
        <w:rPr>
          <w:rFonts w:cs="B Lotus" w:hint="eastAsia"/>
          <w:rtl/>
          <w:lang w:bidi="fa-IR"/>
        </w:rPr>
        <w:t>ف</w:t>
      </w:r>
      <w:r w:rsidRPr="00EC73AD">
        <w:rPr>
          <w:rFonts w:cs="B Lotus"/>
          <w:rtl/>
          <w:lang w:bidi="fa-IR"/>
        </w:rPr>
        <w:t xml:space="preserve"> و و</w:t>
      </w:r>
      <w:r w:rsidRPr="00EC73AD">
        <w:rPr>
          <w:rFonts w:cs="B Lotus" w:hint="cs"/>
          <w:rtl/>
          <w:lang w:bidi="fa-IR"/>
        </w:rPr>
        <w:t>ا</w:t>
      </w:r>
      <w:r w:rsidRPr="00EC73AD">
        <w:rPr>
          <w:rFonts w:cs="B Lotus"/>
          <w:rtl/>
          <w:lang w:bidi="fa-IR"/>
        </w:rPr>
        <w:t>گذار</w:t>
      </w:r>
      <w:r w:rsidRPr="00EC73AD">
        <w:rPr>
          <w:rFonts w:cs="B Lotus" w:hint="cs"/>
          <w:rtl/>
          <w:lang w:bidi="fa-IR"/>
        </w:rPr>
        <w:t>ی</w:t>
      </w:r>
      <w:r w:rsidRPr="00EC73AD">
        <w:rPr>
          <w:rFonts w:cs="B Lotus"/>
          <w:rtl/>
          <w:lang w:bidi="fa-IR"/>
        </w:rPr>
        <w:t xml:space="preserve"> به دانشگا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دارا</w:t>
      </w:r>
      <w:r w:rsidRPr="00EC73AD">
        <w:rPr>
          <w:rFonts w:cs="B Lotus" w:hint="cs"/>
          <w:rtl/>
          <w:lang w:bidi="fa-IR"/>
        </w:rPr>
        <w:t>ی</w:t>
      </w:r>
      <w:r w:rsidRPr="00EC73AD">
        <w:rPr>
          <w:rFonts w:cs="B Lotus"/>
          <w:rtl/>
          <w:lang w:bidi="fa-IR"/>
        </w:rPr>
        <w:t xml:space="preserve"> پتانس</w:t>
      </w:r>
      <w:r w:rsidRPr="00EC73AD">
        <w:rPr>
          <w:rFonts w:cs="B Lotus" w:hint="cs"/>
          <w:rtl/>
          <w:lang w:bidi="fa-IR"/>
        </w:rPr>
        <w:t>ی</w:t>
      </w:r>
      <w:r w:rsidRPr="00EC73AD">
        <w:rPr>
          <w:rFonts w:cs="B Lotus" w:hint="eastAsia"/>
          <w:rtl/>
          <w:lang w:bidi="fa-IR"/>
        </w:rPr>
        <w:t>ل</w:t>
      </w:r>
      <w:r w:rsidRPr="00EC73AD">
        <w:rPr>
          <w:rFonts w:cs="B Lotus"/>
          <w:rtl/>
          <w:lang w:bidi="fa-IR"/>
        </w:rPr>
        <w:t xml:space="preserve"> صورت گ</w:t>
      </w:r>
      <w:r w:rsidRPr="00EC73AD">
        <w:rPr>
          <w:rFonts w:cs="B Lotus" w:hint="cs"/>
          <w:rtl/>
          <w:lang w:bidi="fa-IR"/>
        </w:rPr>
        <w:t>ی</w:t>
      </w:r>
      <w:r w:rsidRPr="00EC73AD">
        <w:rPr>
          <w:rFonts w:cs="B Lotus" w:hint="eastAsia"/>
          <w:rtl/>
          <w:lang w:bidi="fa-IR"/>
        </w:rPr>
        <w:t>رد</w:t>
      </w:r>
      <w:r w:rsidRPr="00EC73AD">
        <w:rPr>
          <w:rFonts w:cs="B Lotus" w:hint="cs"/>
          <w:rtl/>
          <w:lang w:bidi="fa-IR"/>
        </w:rPr>
        <w:t>.</w:t>
      </w:r>
    </w:p>
    <w:p w14:paraId="6372E7F9" w14:textId="5CBE7FE0" w:rsidR="00EC73AD" w:rsidRPr="00EC73AD" w:rsidRDefault="00EC73AD" w:rsidP="00EC73AD">
      <w:pPr>
        <w:ind w:firstLine="282"/>
        <w:jc w:val="both"/>
        <w:rPr>
          <w:rFonts w:cs="B Lotus"/>
          <w:rtl/>
          <w:lang w:bidi="fa-IR"/>
        </w:rPr>
      </w:pPr>
      <w:r w:rsidRPr="00EC73AD">
        <w:rPr>
          <w:rFonts w:cs="B Lotus"/>
          <w:rtl/>
          <w:lang w:bidi="fa-IR"/>
        </w:rPr>
        <w:t>- آموزش مبان</w:t>
      </w:r>
      <w:r w:rsidRPr="00EC73AD">
        <w:rPr>
          <w:rFonts w:cs="B Lotus" w:hint="cs"/>
          <w:rtl/>
          <w:lang w:bidi="fa-IR"/>
        </w:rPr>
        <w:t>ی</w:t>
      </w:r>
      <w:r w:rsidRPr="00EC73AD">
        <w:rPr>
          <w:rFonts w:cs="B Lotus"/>
          <w:rtl/>
          <w:lang w:bidi="fa-IR"/>
        </w:rPr>
        <w:t xml:space="preserve"> د</w:t>
      </w:r>
      <w:r w:rsidRPr="00EC73AD">
        <w:rPr>
          <w:rFonts w:cs="B Lotus" w:hint="cs"/>
          <w:rtl/>
          <w:lang w:bidi="fa-IR"/>
        </w:rPr>
        <w:t>ی</w:t>
      </w:r>
      <w:r w:rsidRPr="00EC73AD">
        <w:rPr>
          <w:rFonts w:cs="B Lotus" w:hint="eastAsia"/>
          <w:rtl/>
          <w:lang w:bidi="fa-IR"/>
        </w:rPr>
        <w:t>ده</w:t>
      </w:r>
      <w:r w:rsidRPr="00EC73AD">
        <w:rPr>
          <w:rFonts w:cs="B Lotus" w:hint="cs"/>
          <w:rtl/>
          <w:lang w:bidi="fa-IR"/>
        </w:rPr>
        <w:t>‌</w:t>
      </w:r>
      <w:r w:rsidRPr="00EC73AD">
        <w:rPr>
          <w:rFonts w:cs="B Lotus"/>
          <w:rtl/>
          <w:lang w:bidi="fa-IR"/>
        </w:rPr>
        <w:t>بان</w:t>
      </w:r>
      <w:r w:rsidRPr="00EC73AD">
        <w:rPr>
          <w:rFonts w:cs="B Lotus" w:hint="cs"/>
          <w:rtl/>
          <w:lang w:bidi="fa-IR"/>
        </w:rPr>
        <w:t>ی</w:t>
      </w:r>
      <w:r w:rsidRPr="00EC73AD">
        <w:rPr>
          <w:rFonts w:cs="B Lotus"/>
          <w:rtl/>
          <w:lang w:bidi="fa-IR"/>
        </w:rPr>
        <w:t xml:space="preserve"> رشته</w:t>
      </w:r>
      <w:r w:rsidRPr="00EC73AD">
        <w:rPr>
          <w:rFonts w:cs="B Lotus" w:hint="cs"/>
          <w:rtl/>
          <w:lang w:bidi="fa-IR"/>
        </w:rPr>
        <w:t>‌</w:t>
      </w:r>
      <w:r w:rsidRPr="00EC73AD">
        <w:rPr>
          <w:rFonts w:cs="B Lotus"/>
          <w:rtl/>
          <w:lang w:bidi="fa-IR"/>
        </w:rPr>
        <w:t>ها و اهم</w:t>
      </w:r>
      <w:r w:rsidRPr="00EC73AD">
        <w:rPr>
          <w:rFonts w:cs="B Lotus" w:hint="cs"/>
          <w:rtl/>
          <w:lang w:bidi="fa-IR"/>
        </w:rPr>
        <w:t>ی</w:t>
      </w:r>
      <w:r w:rsidRPr="00EC73AD">
        <w:rPr>
          <w:rFonts w:cs="B Lotus" w:hint="eastAsia"/>
          <w:rtl/>
          <w:lang w:bidi="fa-IR"/>
        </w:rPr>
        <w:t>ت</w:t>
      </w:r>
      <w:r w:rsidRPr="00EC73AD">
        <w:rPr>
          <w:rFonts w:cs="B Lotus"/>
          <w:rtl/>
          <w:lang w:bidi="fa-IR"/>
        </w:rPr>
        <w:t xml:space="preserve"> آن به گرو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ذ</w:t>
      </w:r>
      <w:r w:rsidRPr="00EC73AD">
        <w:rPr>
          <w:rFonts w:cs="B Lotus" w:hint="cs"/>
          <w:rtl/>
          <w:lang w:bidi="fa-IR"/>
        </w:rPr>
        <w:t>ی</w:t>
      </w:r>
      <w:r w:rsidRPr="00EC73AD">
        <w:rPr>
          <w:rFonts w:cs="B Lotus" w:hint="eastAsia"/>
          <w:rtl/>
          <w:lang w:bidi="fa-IR"/>
        </w:rPr>
        <w:t>نفع</w:t>
      </w:r>
      <w:r w:rsidRPr="00EC73AD">
        <w:rPr>
          <w:rFonts w:cs="B Lotus"/>
          <w:rtl/>
          <w:lang w:bidi="fa-IR"/>
        </w:rPr>
        <w:t xml:space="preserve"> از جمله اعضا</w:t>
      </w:r>
      <w:r w:rsidRPr="00EC73AD">
        <w:rPr>
          <w:rFonts w:cs="B Lotus" w:hint="cs"/>
          <w:rtl/>
          <w:lang w:bidi="fa-IR"/>
        </w:rPr>
        <w:t>ی</w:t>
      </w:r>
      <w:r w:rsidRPr="00EC73AD">
        <w:rPr>
          <w:rFonts w:cs="B Lotus"/>
          <w:rtl/>
          <w:lang w:bidi="fa-IR"/>
        </w:rPr>
        <w:t xml:space="preserve"> ه</w:t>
      </w:r>
      <w:r w:rsidRPr="00EC73AD">
        <w:rPr>
          <w:rFonts w:cs="B Lotus" w:hint="cs"/>
          <w:rtl/>
          <w:lang w:bidi="fa-IR"/>
        </w:rPr>
        <w:t>ی</w:t>
      </w:r>
      <w:r w:rsidRPr="00EC73AD">
        <w:rPr>
          <w:rFonts w:cs="B Lotus" w:hint="eastAsia"/>
          <w:rtl/>
          <w:lang w:bidi="fa-IR"/>
        </w:rPr>
        <w:t>ات</w:t>
      </w:r>
      <w:r w:rsidRPr="00EC73AD">
        <w:rPr>
          <w:rFonts w:cs="B Lotus" w:hint="cs"/>
          <w:rtl/>
          <w:lang w:bidi="fa-IR"/>
        </w:rPr>
        <w:t>‌</w:t>
      </w:r>
      <w:r w:rsidRPr="00EC73AD">
        <w:rPr>
          <w:rFonts w:cs="B Lotus"/>
          <w:rtl/>
          <w:lang w:bidi="fa-IR"/>
        </w:rPr>
        <w:t>علم</w:t>
      </w:r>
      <w:r w:rsidRPr="00EC73AD">
        <w:rPr>
          <w:rFonts w:cs="B Lotus" w:hint="cs"/>
          <w:rtl/>
          <w:lang w:bidi="fa-IR"/>
        </w:rPr>
        <w:t>ی</w:t>
      </w:r>
      <w:r w:rsidRPr="00EC73AD">
        <w:rPr>
          <w:rFonts w:cs="B Lotus"/>
          <w:rtl/>
          <w:lang w:bidi="fa-IR"/>
        </w:rPr>
        <w:t xml:space="preserve"> و دانشجو</w:t>
      </w:r>
      <w:r w:rsidRPr="00EC73AD">
        <w:rPr>
          <w:rFonts w:cs="B Lotus" w:hint="cs"/>
          <w:rtl/>
          <w:lang w:bidi="fa-IR"/>
        </w:rPr>
        <w:t>ی</w:t>
      </w:r>
      <w:r w:rsidRPr="00EC73AD">
        <w:rPr>
          <w:rFonts w:cs="B Lotus" w:hint="eastAsia"/>
          <w:rtl/>
          <w:lang w:bidi="fa-IR"/>
        </w:rPr>
        <w:t>ان</w:t>
      </w:r>
      <w:r w:rsidR="00DC3C25">
        <w:rPr>
          <w:rFonts w:cs="B Lotus" w:hint="cs"/>
          <w:rtl/>
          <w:lang w:bidi="fa-IR"/>
        </w:rPr>
        <w:t>.</w:t>
      </w:r>
    </w:p>
    <w:p w14:paraId="6C3D768E" w14:textId="2AAD2CC1" w:rsidR="00DC3C25" w:rsidRDefault="00EC73AD" w:rsidP="00EC73AD">
      <w:pPr>
        <w:ind w:firstLine="282"/>
        <w:jc w:val="both"/>
        <w:rPr>
          <w:rFonts w:cs="B Lotus"/>
          <w:rtl/>
          <w:lang w:bidi="fa-IR"/>
        </w:rPr>
      </w:pPr>
      <w:r w:rsidRPr="00EC73AD">
        <w:rPr>
          <w:rFonts w:cs="B Lotus" w:hint="cs"/>
          <w:rtl/>
          <w:lang w:bidi="fa-IR"/>
        </w:rPr>
        <w:t xml:space="preserve">- </w:t>
      </w:r>
      <w:r w:rsidRPr="00EC73AD">
        <w:rPr>
          <w:rFonts w:cs="B Lotus"/>
          <w:rtl/>
          <w:lang w:bidi="fa-IR"/>
        </w:rPr>
        <w:t>راه</w:t>
      </w:r>
      <w:r w:rsidRPr="00EC73AD">
        <w:rPr>
          <w:rFonts w:cs="B Lotus" w:hint="cs"/>
          <w:rtl/>
          <w:lang w:bidi="fa-IR"/>
        </w:rPr>
        <w:t>‌</w:t>
      </w:r>
      <w:r w:rsidRPr="00EC73AD">
        <w:rPr>
          <w:rFonts w:cs="B Lotus"/>
          <w:rtl/>
          <w:lang w:bidi="fa-IR"/>
        </w:rPr>
        <w:t>انداز</w:t>
      </w:r>
      <w:r w:rsidRPr="00EC73AD">
        <w:rPr>
          <w:rFonts w:cs="B Lotus" w:hint="cs"/>
          <w:rtl/>
          <w:lang w:bidi="fa-IR"/>
        </w:rPr>
        <w:t>ی</w:t>
      </w:r>
      <w:r w:rsidRPr="00EC73AD">
        <w:rPr>
          <w:rFonts w:cs="B Lotus"/>
          <w:rtl/>
          <w:lang w:bidi="fa-IR"/>
        </w:rPr>
        <w:t xml:space="preserve"> سا</w:t>
      </w:r>
      <w:r w:rsidRPr="00EC73AD">
        <w:rPr>
          <w:rFonts w:cs="B Lotus" w:hint="cs"/>
          <w:rtl/>
          <w:lang w:bidi="fa-IR"/>
        </w:rPr>
        <w:t>ز‌</w:t>
      </w:r>
      <w:r w:rsidRPr="00EC73AD">
        <w:rPr>
          <w:rFonts w:cs="B Lotus"/>
          <w:rtl/>
          <w:lang w:bidi="fa-IR"/>
        </w:rPr>
        <w:t>وکار پو</w:t>
      </w:r>
      <w:r w:rsidRPr="00EC73AD">
        <w:rPr>
          <w:rFonts w:cs="B Lotus" w:hint="cs"/>
          <w:rtl/>
          <w:lang w:bidi="fa-IR"/>
        </w:rPr>
        <w:t>ی</w:t>
      </w:r>
      <w:r w:rsidRPr="00EC73AD">
        <w:rPr>
          <w:rFonts w:cs="B Lotus" w:hint="eastAsia"/>
          <w:rtl/>
          <w:lang w:bidi="fa-IR"/>
        </w:rPr>
        <w:t>ش</w:t>
      </w:r>
      <w:r w:rsidRPr="00EC73AD">
        <w:rPr>
          <w:rFonts w:cs="B Lotus" w:hint="cs"/>
          <w:rtl/>
          <w:lang w:bidi="fa-IR"/>
        </w:rPr>
        <w:t>‌</w:t>
      </w:r>
      <w:r w:rsidRPr="00EC73AD">
        <w:rPr>
          <w:rFonts w:cs="B Lotus"/>
          <w:rtl/>
          <w:lang w:bidi="fa-IR"/>
        </w:rPr>
        <w:t>مح</w:t>
      </w:r>
      <w:r w:rsidRPr="00EC73AD">
        <w:rPr>
          <w:rFonts w:cs="B Lotus" w:hint="cs"/>
          <w:rtl/>
          <w:lang w:bidi="fa-IR"/>
        </w:rPr>
        <w:t>ی</w:t>
      </w:r>
      <w:r w:rsidRPr="00EC73AD">
        <w:rPr>
          <w:rFonts w:cs="B Lotus" w:hint="eastAsia"/>
          <w:rtl/>
          <w:lang w:bidi="fa-IR"/>
        </w:rPr>
        <w:t>ط</w:t>
      </w:r>
      <w:r w:rsidRPr="00EC73AD">
        <w:rPr>
          <w:rFonts w:cs="B Lotus" w:hint="cs"/>
          <w:rtl/>
          <w:lang w:bidi="fa-IR"/>
        </w:rPr>
        <w:t xml:space="preserve">ی </w:t>
      </w:r>
      <w:r w:rsidRPr="00EC73AD">
        <w:rPr>
          <w:rFonts w:cs="B Lotus"/>
          <w:rtl/>
          <w:lang w:bidi="fa-IR"/>
        </w:rPr>
        <w:t>د</w:t>
      </w:r>
      <w:r w:rsidRPr="00EC73AD">
        <w:rPr>
          <w:rFonts w:cs="B Lotus" w:hint="cs"/>
          <w:rtl/>
          <w:lang w:bidi="fa-IR"/>
        </w:rPr>
        <w:t xml:space="preserve">ر </w:t>
      </w:r>
      <w:r w:rsidRPr="00EC73AD">
        <w:rPr>
          <w:rFonts w:cs="B Lotus"/>
          <w:rtl/>
          <w:lang w:bidi="fa-IR"/>
        </w:rPr>
        <w:t>رشت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مختلف علوم</w:t>
      </w:r>
      <w:r w:rsidRPr="00EC73AD">
        <w:rPr>
          <w:rFonts w:cs="B Lotus" w:hint="cs"/>
          <w:rtl/>
          <w:lang w:bidi="fa-IR"/>
        </w:rPr>
        <w:t>‌</w:t>
      </w:r>
      <w:r w:rsidRPr="00EC73AD">
        <w:rPr>
          <w:rFonts w:cs="B Lotus"/>
          <w:rtl/>
          <w:lang w:bidi="fa-IR"/>
        </w:rPr>
        <w:t>پزشک</w:t>
      </w:r>
      <w:r w:rsidRPr="00EC73AD">
        <w:rPr>
          <w:rFonts w:cs="B Lotus" w:hint="cs"/>
          <w:rtl/>
          <w:lang w:bidi="fa-IR"/>
        </w:rPr>
        <w:t>ی</w:t>
      </w:r>
      <w:r w:rsidRPr="00EC73AD">
        <w:rPr>
          <w:rFonts w:cs="B Lotus"/>
          <w:rtl/>
          <w:lang w:bidi="fa-IR"/>
        </w:rPr>
        <w:t xml:space="preserve"> با مشارکت گرو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مختلف ذ</w:t>
      </w:r>
      <w:r w:rsidRPr="00EC73AD">
        <w:rPr>
          <w:rFonts w:cs="B Lotus" w:hint="cs"/>
          <w:rtl/>
          <w:lang w:bidi="fa-IR"/>
        </w:rPr>
        <w:t>ی</w:t>
      </w:r>
      <w:r w:rsidRPr="00EC73AD">
        <w:rPr>
          <w:rFonts w:cs="B Lotus" w:hint="eastAsia"/>
          <w:rtl/>
          <w:lang w:bidi="fa-IR"/>
        </w:rPr>
        <w:t>نفع</w:t>
      </w:r>
      <w:r w:rsidRPr="00EC73AD">
        <w:rPr>
          <w:rFonts w:cs="B Lotus"/>
          <w:rtl/>
          <w:lang w:bidi="fa-IR"/>
        </w:rPr>
        <w:t xml:space="preserve"> رشته</w:t>
      </w:r>
      <w:r w:rsidR="00DC3C25">
        <w:rPr>
          <w:rFonts w:cs="B Lotus" w:hint="cs"/>
          <w:rtl/>
          <w:lang w:bidi="fa-IR"/>
        </w:rPr>
        <w:t>.</w:t>
      </w:r>
    </w:p>
    <w:p w14:paraId="4A3A25A1" w14:textId="15878163" w:rsidR="00EC73AD" w:rsidRPr="00EC73AD" w:rsidRDefault="00EC73AD" w:rsidP="00EC73AD">
      <w:pPr>
        <w:ind w:firstLine="282"/>
        <w:jc w:val="both"/>
        <w:rPr>
          <w:rFonts w:cs="B Lotus"/>
          <w:lang w:bidi="fa-IR"/>
        </w:rPr>
      </w:pPr>
      <w:r w:rsidRPr="00EC73AD">
        <w:rPr>
          <w:rFonts w:cs="B Lotus"/>
          <w:rtl/>
          <w:lang w:bidi="fa-IR"/>
        </w:rPr>
        <w:t>- تسه</w:t>
      </w:r>
      <w:r w:rsidRPr="00EC73AD">
        <w:rPr>
          <w:rFonts w:cs="B Lotus" w:hint="cs"/>
          <w:rtl/>
          <w:lang w:bidi="fa-IR"/>
        </w:rPr>
        <w:t>ی</w:t>
      </w:r>
      <w:r w:rsidRPr="00EC73AD">
        <w:rPr>
          <w:rFonts w:cs="B Lotus" w:hint="eastAsia"/>
          <w:rtl/>
          <w:lang w:bidi="fa-IR"/>
        </w:rPr>
        <w:t>ل</w:t>
      </w:r>
      <w:r w:rsidRPr="00EC73AD">
        <w:rPr>
          <w:rFonts w:cs="B Lotus"/>
          <w:rtl/>
          <w:lang w:bidi="fa-IR"/>
        </w:rPr>
        <w:t xml:space="preserve"> انجام پروژ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مرتبط در سطح مل</w:t>
      </w:r>
      <w:r w:rsidRPr="00EC73AD">
        <w:rPr>
          <w:rFonts w:cs="B Lotus" w:hint="cs"/>
          <w:rtl/>
          <w:lang w:bidi="fa-IR"/>
        </w:rPr>
        <w:t>ی</w:t>
      </w:r>
      <w:r w:rsidRPr="00EC73AD">
        <w:rPr>
          <w:rFonts w:cs="B Lotus"/>
          <w:rtl/>
          <w:lang w:bidi="fa-IR"/>
        </w:rPr>
        <w:t xml:space="preserve"> (از طر</w:t>
      </w:r>
      <w:r w:rsidRPr="00EC73AD">
        <w:rPr>
          <w:rFonts w:cs="B Lotus" w:hint="cs"/>
          <w:rtl/>
          <w:lang w:bidi="fa-IR"/>
        </w:rPr>
        <w:t>ی</w:t>
      </w:r>
      <w:r w:rsidRPr="00EC73AD">
        <w:rPr>
          <w:rFonts w:cs="B Lotus" w:hint="eastAsia"/>
          <w:rtl/>
          <w:lang w:bidi="fa-IR"/>
        </w:rPr>
        <w:t>ق</w:t>
      </w:r>
      <w:r w:rsidRPr="00EC73AD">
        <w:rPr>
          <w:rFonts w:cs="B Lotus"/>
          <w:rtl/>
          <w:lang w:bidi="fa-IR"/>
        </w:rPr>
        <w:t xml:space="preserve"> مرکز نصر) و در سطح کلان مناطق و دانشگاه</w:t>
      </w:r>
      <w:r w:rsidRPr="00EC73AD">
        <w:rPr>
          <w:rFonts w:cs="B Lotus" w:hint="cs"/>
          <w:rtl/>
          <w:lang w:bidi="fa-IR"/>
        </w:rPr>
        <w:t>‌</w:t>
      </w:r>
      <w:r w:rsidRPr="00EC73AD">
        <w:rPr>
          <w:rFonts w:cs="B Lotus"/>
          <w:rtl/>
          <w:lang w:bidi="fa-IR"/>
        </w:rPr>
        <w:t>ها</w:t>
      </w:r>
      <w:r w:rsidR="00DC3C25">
        <w:rPr>
          <w:rFonts w:cs="B Lotus" w:hint="cs"/>
          <w:rtl/>
          <w:lang w:bidi="fa-IR"/>
        </w:rPr>
        <w:t>.</w:t>
      </w:r>
    </w:p>
    <w:p w14:paraId="33C27A17" w14:textId="0C1BAAAD" w:rsidR="00EC73AD" w:rsidRPr="00EC73AD" w:rsidRDefault="00EC73AD" w:rsidP="00EC73AD">
      <w:pPr>
        <w:ind w:firstLine="282"/>
        <w:jc w:val="both"/>
        <w:rPr>
          <w:rFonts w:cs="B Lotus"/>
          <w:lang w:bidi="fa-IR"/>
        </w:rPr>
      </w:pPr>
      <w:r w:rsidRPr="00EC73AD">
        <w:rPr>
          <w:rFonts w:cs="B Lotus"/>
          <w:rtl/>
          <w:lang w:bidi="fa-IR"/>
        </w:rPr>
        <w:t>- شبکه</w:t>
      </w:r>
      <w:r w:rsidRPr="00EC73AD">
        <w:rPr>
          <w:rFonts w:cs="B Lotus" w:hint="cs"/>
          <w:rtl/>
          <w:lang w:bidi="fa-IR"/>
        </w:rPr>
        <w:t>‌</w:t>
      </w:r>
      <w:r w:rsidRPr="00EC73AD">
        <w:rPr>
          <w:rFonts w:cs="B Lotus"/>
          <w:rtl/>
          <w:lang w:bidi="fa-IR"/>
        </w:rPr>
        <w:t>ساز</w:t>
      </w:r>
      <w:r w:rsidRPr="00EC73AD">
        <w:rPr>
          <w:rFonts w:cs="B Lotus" w:hint="cs"/>
          <w:rtl/>
          <w:lang w:bidi="fa-IR"/>
        </w:rPr>
        <w:t>ی</w:t>
      </w:r>
      <w:r w:rsidRPr="00EC73AD">
        <w:rPr>
          <w:rFonts w:cs="B Lotus"/>
          <w:rtl/>
          <w:lang w:bidi="fa-IR"/>
        </w:rPr>
        <w:t xml:space="preserve"> در ب</w:t>
      </w:r>
      <w:r w:rsidRPr="00EC73AD">
        <w:rPr>
          <w:rFonts w:cs="B Lotus" w:hint="cs"/>
          <w:rtl/>
          <w:lang w:bidi="fa-IR"/>
        </w:rPr>
        <w:t>ی</w:t>
      </w:r>
      <w:r w:rsidRPr="00EC73AD">
        <w:rPr>
          <w:rFonts w:cs="B Lotus" w:hint="eastAsia"/>
          <w:rtl/>
          <w:lang w:bidi="fa-IR"/>
        </w:rPr>
        <w:t>ن</w:t>
      </w:r>
      <w:r w:rsidRPr="00EC73AD">
        <w:rPr>
          <w:rFonts w:cs="B Lotus"/>
          <w:rtl/>
          <w:lang w:bidi="fa-IR"/>
        </w:rPr>
        <w:t xml:space="preserve"> دانشگاه</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دارا</w:t>
      </w:r>
      <w:r w:rsidRPr="00EC73AD">
        <w:rPr>
          <w:rFonts w:cs="B Lotus" w:hint="cs"/>
          <w:rtl/>
          <w:lang w:bidi="fa-IR"/>
        </w:rPr>
        <w:t>ی</w:t>
      </w:r>
      <w:r w:rsidRPr="00EC73AD">
        <w:rPr>
          <w:rFonts w:cs="B Lotus"/>
          <w:rtl/>
          <w:lang w:bidi="fa-IR"/>
        </w:rPr>
        <w:t xml:space="preserve"> پتانس</w:t>
      </w:r>
      <w:r w:rsidRPr="00EC73AD">
        <w:rPr>
          <w:rFonts w:cs="B Lotus" w:hint="cs"/>
          <w:rtl/>
          <w:lang w:bidi="fa-IR"/>
        </w:rPr>
        <w:t>ی</w:t>
      </w:r>
      <w:r w:rsidRPr="00EC73AD">
        <w:rPr>
          <w:rFonts w:cs="B Lotus" w:hint="eastAsia"/>
          <w:rtl/>
          <w:lang w:bidi="fa-IR"/>
        </w:rPr>
        <w:t>ل</w:t>
      </w:r>
      <w:r w:rsidRPr="00EC73AD">
        <w:rPr>
          <w:rFonts w:cs="B Lotus"/>
          <w:rtl/>
          <w:lang w:bidi="fa-IR"/>
        </w:rPr>
        <w:t xml:space="preserve"> د</w:t>
      </w:r>
      <w:r w:rsidRPr="00EC73AD">
        <w:rPr>
          <w:rFonts w:cs="B Lotus" w:hint="cs"/>
          <w:rtl/>
          <w:lang w:bidi="fa-IR"/>
        </w:rPr>
        <w:t>ی</w:t>
      </w:r>
      <w:r w:rsidRPr="00EC73AD">
        <w:rPr>
          <w:rFonts w:cs="B Lotus" w:hint="eastAsia"/>
          <w:rtl/>
          <w:lang w:bidi="fa-IR"/>
        </w:rPr>
        <w:t>ده</w:t>
      </w:r>
      <w:r w:rsidRPr="00EC73AD">
        <w:rPr>
          <w:rFonts w:cs="B Lotus" w:hint="cs"/>
          <w:rtl/>
          <w:lang w:bidi="fa-IR"/>
        </w:rPr>
        <w:t>‌</w:t>
      </w:r>
      <w:r w:rsidRPr="00EC73AD">
        <w:rPr>
          <w:rFonts w:cs="B Lotus"/>
          <w:rtl/>
          <w:lang w:bidi="fa-IR"/>
        </w:rPr>
        <w:t>بان</w:t>
      </w:r>
      <w:r w:rsidRPr="00EC73AD">
        <w:rPr>
          <w:rFonts w:cs="B Lotus" w:hint="cs"/>
          <w:rtl/>
          <w:lang w:bidi="fa-IR"/>
        </w:rPr>
        <w:t>ی</w:t>
      </w:r>
      <w:r w:rsidRPr="00EC73AD">
        <w:rPr>
          <w:rFonts w:cs="B Lotus"/>
          <w:rtl/>
          <w:lang w:bidi="fa-IR"/>
        </w:rPr>
        <w:t xml:space="preserve"> در حوزه آموزش علوم</w:t>
      </w:r>
      <w:r w:rsidRPr="00EC73AD">
        <w:rPr>
          <w:rFonts w:cs="B Lotus" w:hint="cs"/>
          <w:rtl/>
          <w:lang w:bidi="fa-IR"/>
        </w:rPr>
        <w:t>‌</w:t>
      </w:r>
      <w:r w:rsidRPr="00EC73AD">
        <w:rPr>
          <w:rFonts w:cs="B Lotus"/>
          <w:rtl/>
          <w:lang w:bidi="fa-IR"/>
        </w:rPr>
        <w:t>پزشک</w:t>
      </w:r>
      <w:r w:rsidRPr="00EC73AD">
        <w:rPr>
          <w:rFonts w:cs="B Lotus" w:hint="cs"/>
          <w:rtl/>
          <w:lang w:bidi="fa-IR"/>
        </w:rPr>
        <w:t>ی</w:t>
      </w:r>
      <w:r w:rsidRPr="00EC73AD">
        <w:rPr>
          <w:rFonts w:cs="B Lotus"/>
          <w:rtl/>
          <w:lang w:bidi="fa-IR"/>
        </w:rPr>
        <w:t xml:space="preserve"> کشور </w:t>
      </w:r>
      <w:r w:rsidRPr="00EC73AD">
        <w:rPr>
          <w:rFonts w:cs="B Lotus" w:hint="cs"/>
          <w:rtl/>
          <w:lang w:bidi="fa-IR"/>
        </w:rPr>
        <w:t>و تعریف فعالیت های دیده</w:t>
      </w:r>
      <w:r w:rsidR="00DC3C25">
        <w:rPr>
          <w:rFonts w:cs="B Lotus"/>
          <w:rtl/>
          <w:lang w:bidi="fa-IR"/>
        </w:rPr>
        <w:softHyphen/>
      </w:r>
      <w:r w:rsidRPr="00EC73AD">
        <w:rPr>
          <w:rFonts w:cs="B Lotus" w:hint="cs"/>
          <w:rtl/>
          <w:lang w:bidi="fa-IR"/>
        </w:rPr>
        <w:t>بانی حوزه آموزش علوم پزشکی به شکلی همگرا</w:t>
      </w:r>
      <w:r w:rsidR="00DC3C25">
        <w:rPr>
          <w:rFonts w:cs="B Lotus" w:hint="cs"/>
          <w:rtl/>
          <w:lang w:bidi="fa-IR"/>
        </w:rPr>
        <w:t>.</w:t>
      </w:r>
    </w:p>
    <w:p w14:paraId="46D28DB6" w14:textId="3E7EF91A" w:rsidR="00EC73AD" w:rsidRPr="00EC73AD" w:rsidRDefault="00EC73AD" w:rsidP="00EC73AD">
      <w:pPr>
        <w:ind w:firstLine="282"/>
        <w:jc w:val="both"/>
        <w:rPr>
          <w:rFonts w:cs="B Lotus"/>
          <w:lang w:bidi="fa-IR"/>
        </w:rPr>
      </w:pPr>
      <w:r w:rsidRPr="00EC73AD">
        <w:rPr>
          <w:rFonts w:cs="B Lotus"/>
          <w:rtl/>
          <w:lang w:bidi="fa-IR"/>
        </w:rPr>
        <w:t>- ترجمان و انتقال پ</w:t>
      </w:r>
      <w:r w:rsidRPr="00EC73AD">
        <w:rPr>
          <w:rFonts w:cs="B Lotus" w:hint="cs"/>
          <w:rtl/>
          <w:lang w:bidi="fa-IR"/>
        </w:rPr>
        <w:t>ی</w:t>
      </w:r>
      <w:r w:rsidRPr="00EC73AD">
        <w:rPr>
          <w:rFonts w:cs="B Lotus" w:hint="eastAsia"/>
          <w:rtl/>
          <w:lang w:bidi="fa-IR"/>
        </w:rPr>
        <w:t>ام</w:t>
      </w:r>
      <w:r w:rsidRPr="00EC73AD">
        <w:rPr>
          <w:rFonts w:cs="B Lotus" w:hint="cs"/>
          <w:rtl/>
          <w:lang w:bidi="fa-IR"/>
        </w:rPr>
        <w:t>‌</w:t>
      </w:r>
      <w:r w:rsidRPr="00EC73AD">
        <w:rPr>
          <w:rFonts w:cs="B Lotus"/>
          <w:rtl/>
          <w:lang w:bidi="fa-IR"/>
        </w:rPr>
        <w:t>ها</w:t>
      </w:r>
      <w:r w:rsidRPr="00EC73AD">
        <w:rPr>
          <w:rFonts w:cs="B Lotus" w:hint="cs"/>
          <w:rtl/>
          <w:lang w:bidi="fa-IR"/>
        </w:rPr>
        <w:t>ی</w:t>
      </w:r>
      <w:r w:rsidRPr="00EC73AD">
        <w:rPr>
          <w:rFonts w:cs="B Lotus"/>
          <w:rtl/>
          <w:lang w:bidi="fa-IR"/>
        </w:rPr>
        <w:t xml:space="preserve"> د</w:t>
      </w:r>
      <w:r w:rsidRPr="00EC73AD">
        <w:rPr>
          <w:rFonts w:cs="B Lotus" w:hint="cs"/>
          <w:rtl/>
          <w:lang w:bidi="fa-IR"/>
        </w:rPr>
        <w:t>ی</w:t>
      </w:r>
      <w:r w:rsidRPr="00EC73AD">
        <w:rPr>
          <w:rFonts w:cs="B Lotus" w:hint="eastAsia"/>
          <w:rtl/>
          <w:lang w:bidi="fa-IR"/>
        </w:rPr>
        <w:t>ده</w:t>
      </w:r>
      <w:r w:rsidRPr="00EC73AD">
        <w:rPr>
          <w:rFonts w:cs="B Lotus" w:hint="cs"/>
          <w:rtl/>
          <w:lang w:bidi="fa-IR"/>
        </w:rPr>
        <w:t>‌</w:t>
      </w:r>
      <w:r w:rsidRPr="00EC73AD">
        <w:rPr>
          <w:rFonts w:cs="B Lotus"/>
          <w:rtl/>
          <w:lang w:bidi="fa-IR"/>
        </w:rPr>
        <w:t>بان</w:t>
      </w:r>
      <w:r w:rsidRPr="00EC73AD">
        <w:rPr>
          <w:rFonts w:cs="B Lotus" w:hint="cs"/>
          <w:rtl/>
          <w:lang w:bidi="fa-IR"/>
        </w:rPr>
        <w:t>ی</w:t>
      </w:r>
      <w:r w:rsidRPr="00EC73AD">
        <w:rPr>
          <w:rFonts w:cs="B Lotus"/>
          <w:rtl/>
          <w:lang w:bidi="fa-IR"/>
        </w:rPr>
        <w:t xml:space="preserve"> برا</w:t>
      </w:r>
      <w:r w:rsidRPr="00EC73AD">
        <w:rPr>
          <w:rFonts w:cs="B Lotus" w:hint="cs"/>
          <w:rtl/>
          <w:lang w:bidi="fa-IR"/>
        </w:rPr>
        <w:t>ی</w:t>
      </w:r>
      <w:r w:rsidRPr="00EC73AD">
        <w:rPr>
          <w:rFonts w:cs="B Lotus"/>
          <w:rtl/>
          <w:lang w:bidi="fa-IR"/>
        </w:rPr>
        <w:t xml:space="preserve"> س</w:t>
      </w:r>
      <w:r w:rsidRPr="00EC73AD">
        <w:rPr>
          <w:rFonts w:cs="B Lotus" w:hint="cs"/>
          <w:rtl/>
          <w:lang w:bidi="fa-IR"/>
        </w:rPr>
        <w:t>ی</w:t>
      </w:r>
      <w:r w:rsidRPr="00EC73AD">
        <w:rPr>
          <w:rFonts w:cs="B Lotus" w:hint="eastAsia"/>
          <w:rtl/>
          <w:lang w:bidi="fa-IR"/>
        </w:rPr>
        <w:t>استگذاران</w:t>
      </w:r>
      <w:r w:rsidRPr="00EC73AD">
        <w:rPr>
          <w:rFonts w:cs="B Lotus"/>
          <w:rtl/>
          <w:lang w:bidi="fa-IR"/>
        </w:rPr>
        <w:t xml:space="preserve"> در سطوح مختلف م</w:t>
      </w:r>
      <w:r w:rsidRPr="00EC73AD">
        <w:rPr>
          <w:rFonts w:cs="B Lotus" w:hint="eastAsia"/>
          <w:rtl/>
          <w:lang w:bidi="fa-IR"/>
        </w:rPr>
        <w:t>ل</w:t>
      </w:r>
      <w:r w:rsidRPr="00EC73AD">
        <w:rPr>
          <w:rFonts w:cs="B Lotus" w:hint="cs"/>
          <w:rtl/>
          <w:lang w:bidi="fa-IR"/>
        </w:rPr>
        <w:t>ی</w:t>
      </w:r>
      <w:r w:rsidRPr="00EC73AD">
        <w:rPr>
          <w:rFonts w:cs="B Lotus"/>
          <w:rtl/>
          <w:lang w:bidi="fa-IR"/>
        </w:rPr>
        <w:t xml:space="preserve"> و دانشگاه</w:t>
      </w:r>
      <w:r w:rsidRPr="00EC73AD">
        <w:rPr>
          <w:rFonts w:cs="B Lotus" w:hint="cs"/>
          <w:rtl/>
          <w:lang w:bidi="fa-IR"/>
        </w:rPr>
        <w:t>ی</w:t>
      </w:r>
      <w:r w:rsidR="00DC3C25">
        <w:rPr>
          <w:rFonts w:cs="B Lotus" w:hint="cs"/>
          <w:rtl/>
          <w:lang w:bidi="fa-IR"/>
        </w:rPr>
        <w:t>.</w:t>
      </w:r>
    </w:p>
    <w:p w14:paraId="6AFDC0B2" w14:textId="0FE9A4AA" w:rsidR="008A48C6" w:rsidRPr="00305CF4" w:rsidRDefault="00EC73AD" w:rsidP="00EC73AD">
      <w:pPr>
        <w:ind w:firstLine="282"/>
        <w:jc w:val="both"/>
        <w:rPr>
          <w:rFonts w:cs="B Lotus"/>
          <w:lang w:bidi="fa-IR"/>
        </w:rPr>
        <w:sectPr w:rsidR="008A48C6" w:rsidRPr="00305CF4" w:rsidSect="003A42B3">
          <w:footerReference w:type="default" r:id="rId12"/>
          <w:type w:val="continuous"/>
          <w:pgSz w:w="11906" w:h="16838" w:code="9"/>
          <w:pgMar w:top="1814" w:right="1134" w:bottom="1928" w:left="1134" w:header="1247" w:footer="1474" w:gutter="0"/>
          <w:cols w:num="2" w:space="567"/>
          <w:bidi/>
          <w:rtlGutter/>
          <w:docGrid w:linePitch="360"/>
        </w:sectPr>
      </w:pPr>
      <w:r w:rsidRPr="00EC73AD">
        <w:rPr>
          <w:rFonts w:cs="B Lotus" w:hint="cs"/>
          <w:rtl/>
          <w:lang w:bidi="fa-IR"/>
        </w:rPr>
        <w:t xml:space="preserve">به نظر می رسد با توجه به تغییرات شگفت‌انگیز دنیای پیشرو؛ بخش آموزش علوم‌پزشکی کشور نیازمندساز و کار و برنامه ای مشخص برای دیده‌بانی تغییرات و استفاده از پیام‌های حاصل از این دیده‌بانی در تصمیم‌گیری‌های مرتبط است. در چنین برنامه‌ای می بایست نقش کلیه گروه‌های ذینفع تعریف شده و از توان و پتانسیل آن‌ها در جهت رصد تغییرات و ترجمان و انتقال پیام‌های مربوطه استفاده گردد.  </w:t>
      </w:r>
      <w:r w:rsidR="004E54DB" w:rsidRPr="004E54DB">
        <w:rPr>
          <w:rFonts w:cs="B Lotus" w:hint="cs"/>
          <w:rtl/>
          <w:lang w:bidi="fa-IR"/>
        </w:rPr>
        <w:t xml:space="preserve"> </w:t>
      </w:r>
    </w:p>
    <w:p w14:paraId="23D652A5" w14:textId="77777777" w:rsidR="003A42B3" w:rsidRPr="00CF4CD5" w:rsidRDefault="003A42B3" w:rsidP="00655B8D">
      <w:pPr>
        <w:autoSpaceDE w:val="0"/>
        <w:autoSpaceDN w:val="0"/>
        <w:bidi w:val="0"/>
        <w:adjustRightInd w:val="0"/>
        <w:jc w:val="both"/>
        <w:rPr>
          <w:b/>
          <w:bCs/>
          <w:sz w:val="20"/>
          <w:szCs w:val="20"/>
        </w:rPr>
      </w:pPr>
      <w:r w:rsidRPr="00CF4CD5">
        <w:rPr>
          <w:b/>
          <w:bCs/>
          <w:sz w:val="20"/>
          <w:szCs w:val="20"/>
        </w:rPr>
        <w:lastRenderedPageBreak/>
        <w:t>References</w:t>
      </w:r>
      <w:r w:rsidR="00597E1E" w:rsidRPr="00CF4CD5">
        <w:rPr>
          <w:b/>
          <w:bCs/>
          <w:sz w:val="20"/>
          <w:szCs w:val="20"/>
        </w:rPr>
        <w:t>:</w:t>
      </w:r>
    </w:p>
    <w:p w14:paraId="397EE334" w14:textId="07312090" w:rsidR="00DC3C25" w:rsidRPr="00CF4CD5" w:rsidRDefault="007212A7" w:rsidP="008965AF">
      <w:pPr>
        <w:pStyle w:val="ListParagraph"/>
        <w:widowControl w:val="0"/>
        <w:numPr>
          <w:ilvl w:val="0"/>
          <w:numId w:val="36"/>
        </w:numPr>
        <w:autoSpaceDE w:val="0"/>
        <w:autoSpaceDN w:val="0"/>
        <w:bidi w:val="0"/>
        <w:adjustRightInd w:val="0"/>
        <w:contextualSpacing/>
        <w:jc w:val="both"/>
        <w:rPr>
          <w:rFonts w:asciiTheme="majorBidi" w:eastAsiaTheme="minorHAnsi" w:hAnsiTheme="majorBidi" w:cstheme="majorBidi"/>
          <w:noProof/>
          <w:sz w:val="20"/>
          <w:szCs w:val="20"/>
        </w:rPr>
      </w:pPr>
      <w:r w:rsidRPr="00CF4CD5">
        <w:rPr>
          <w:rFonts w:asciiTheme="majorBidi" w:eastAsia="Calibri" w:hAnsiTheme="majorBidi" w:cstheme="majorBidi"/>
          <w:noProof/>
          <w:sz w:val="20"/>
          <w:szCs w:val="20"/>
          <w:rtl/>
          <w:lang w:bidi="fa-IR"/>
        </w:rPr>
        <w:fldChar w:fldCharType="begin"/>
      </w:r>
      <w:r w:rsidRPr="00CF4CD5">
        <w:rPr>
          <w:rFonts w:asciiTheme="majorBidi" w:eastAsia="Calibri" w:hAnsiTheme="majorBidi" w:cstheme="majorBidi"/>
          <w:noProof/>
          <w:sz w:val="20"/>
          <w:szCs w:val="20"/>
          <w:rtl/>
          <w:lang w:bidi="fa-IR"/>
        </w:rPr>
        <w:instrText xml:space="preserve"> </w:instrText>
      </w:r>
      <w:r w:rsidRPr="00CF4CD5">
        <w:rPr>
          <w:rFonts w:asciiTheme="majorBidi" w:eastAsia="Calibri" w:hAnsiTheme="majorBidi" w:cstheme="majorBidi"/>
          <w:noProof/>
          <w:sz w:val="20"/>
          <w:szCs w:val="20"/>
          <w:lang w:bidi="fa-IR"/>
        </w:rPr>
        <w:instrText>ADDIN EN.REFLIST</w:instrText>
      </w:r>
      <w:r w:rsidRPr="00CF4CD5">
        <w:rPr>
          <w:rFonts w:asciiTheme="majorBidi" w:eastAsia="Calibri" w:hAnsiTheme="majorBidi" w:cstheme="majorBidi"/>
          <w:noProof/>
          <w:sz w:val="20"/>
          <w:szCs w:val="20"/>
          <w:rtl/>
          <w:lang w:bidi="fa-IR"/>
        </w:rPr>
        <w:instrText xml:space="preserve"> </w:instrText>
      </w:r>
      <w:r w:rsidRPr="00CF4CD5">
        <w:rPr>
          <w:rFonts w:asciiTheme="majorBidi" w:eastAsia="Calibri" w:hAnsiTheme="majorBidi" w:cstheme="majorBidi"/>
          <w:noProof/>
          <w:sz w:val="20"/>
          <w:szCs w:val="20"/>
          <w:rtl/>
          <w:lang w:bidi="fa-IR"/>
        </w:rPr>
        <w:fldChar w:fldCharType="separate"/>
      </w:r>
      <w:r w:rsidR="00DC3C25" w:rsidRPr="00CF4CD5">
        <w:rPr>
          <w:rFonts w:asciiTheme="majorBidi" w:eastAsiaTheme="minorHAnsi" w:hAnsiTheme="majorBidi" w:cstheme="majorBidi"/>
          <w:sz w:val="20"/>
          <w:szCs w:val="20"/>
          <w:rtl/>
        </w:rPr>
        <w:fldChar w:fldCharType="begin" w:fldLock="1"/>
      </w:r>
      <w:r w:rsidR="00DC3C25" w:rsidRPr="00CF4CD5">
        <w:rPr>
          <w:rFonts w:asciiTheme="majorBidi" w:eastAsiaTheme="minorHAnsi" w:hAnsiTheme="majorBidi" w:cstheme="majorBidi"/>
          <w:sz w:val="20"/>
          <w:szCs w:val="20"/>
        </w:rPr>
        <w:instrText xml:space="preserve">ADDIN Mendeley Bibliography CSL_BIBLIOGRAPHY </w:instrText>
      </w:r>
      <w:r w:rsidR="00DC3C25" w:rsidRPr="00CF4CD5">
        <w:rPr>
          <w:rFonts w:asciiTheme="majorBidi" w:eastAsiaTheme="minorHAnsi" w:hAnsiTheme="majorBidi" w:cstheme="majorBidi"/>
          <w:sz w:val="20"/>
          <w:szCs w:val="20"/>
          <w:rtl/>
        </w:rPr>
        <w:fldChar w:fldCharType="separate"/>
      </w:r>
      <w:r w:rsidR="00DC3C25" w:rsidRPr="00CF4CD5">
        <w:rPr>
          <w:rFonts w:asciiTheme="majorBidi" w:eastAsiaTheme="minorHAnsi" w:hAnsiTheme="majorBidi" w:cstheme="majorBidi"/>
          <w:noProof/>
          <w:sz w:val="20"/>
          <w:szCs w:val="20"/>
        </w:rPr>
        <w:t>Ataolahi F, Dehnavieh R, Atashbahar O. Letter to the editor future research using research using environmental scanning technique. Strategic studies of public policy. 2017;6(21):7_ 9 [in persian].</w:t>
      </w:r>
      <w:r w:rsidR="008965AF" w:rsidRPr="00CF4CD5">
        <w:rPr>
          <w:rFonts w:asciiTheme="majorBidi" w:eastAsiaTheme="minorHAnsi" w:hAnsiTheme="majorBidi" w:cstheme="majorBidi"/>
          <w:noProof/>
          <w:sz w:val="20"/>
          <w:szCs w:val="20"/>
        </w:rPr>
        <w:t xml:space="preserve"> https://www.sid.ir/paper/229850/fa</w:t>
      </w:r>
    </w:p>
    <w:p w14:paraId="53DF0720" w14:textId="77777777" w:rsidR="00DC3C25" w:rsidRPr="00CF4CD5" w:rsidRDefault="00DC3C25" w:rsidP="00DC3C25">
      <w:pPr>
        <w:widowControl w:val="0"/>
        <w:numPr>
          <w:ilvl w:val="0"/>
          <w:numId w:val="36"/>
        </w:numPr>
        <w:autoSpaceDE w:val="0"/>
        <w:autoSpaceDN w:val="0"/>
        <w:bidi w:val="0"/>
        <w:adjustRightInd w:val="0"/>
        <w:spacing w:after="160"/>
        <w:contextualSpacing/>
        <w:jc w:val="both"/>
        <w:rPr>
          <w:rFonts w:asciiTheme="majorBidi" w:eastAsiaTheme="minorHAnsi" w:hAnsiTheme="majorBidi" w:cstheme="majorBidi"/>
          <w:noProof/>
          <w:sz w:val="20"/>
          <w:szCs w:val="20"/>
        </w:rPr>
      </w:pPr>
      <w:r w:rsidRPr="00CF4CD5">
        <w:rPr>
          <w:rFonts w:asciiTheme="majorBidi" w:eastAsiaTheme="minorHAnsi" w:hAnsiTheme="majorBidi" w:cstheme="majorBidi"/>
          <w:noProof/>
          <w:sz w:val="20"/>
          <w:szCs w:val="20"/>
        </w:rPr>
        <w:t xml:space="preserve">Poindexter K. The Future of Nursing Education: </w:t>
      </w:r>
      <w:r w:rsidRPr="00CF4CD5">
        <w:rPr>
          <w:rFonts w:asciiTheme="majorBidi" w:eastAsiaTheme="minorHAnsi" w:hAnsiTheme="majorBidi" w:cstheme="majorBidi"/>
          <w:noProof/>
          <w:sz w:val="20"/>
          <w:szCs w:val="20"/>
        </w:rPr>
        <w:lastRenderedPageBreak/>
        <w:t>Reimagined. Nurs Educ Perspect. 2021 Nov-Dec;42(6):335-6. doi: 10.1097/01.NEP.0000000000000907.</w:t>
      </w:r>
      <w:r w:rsidRPr="00CF4CD5">
        <w:rPr>
          <w:rFonts w:asciiTheme="majorBidi" w:hAnsiTheme="majorBidi" w:cstheme="majorBidi"/>
          <w:color w:val="212121"/>
          <w:sz w:val="20"/>
          <w:szCs w:val="20"/>
        </w:rPr>
        <w:t xml:space="preserve"> [PMID: 34698471]</w:t>
      </w:r>
    </w:p>
    <w:p w14:paraId="2E212A2C" w14:textId="1D64922A" w:rsidR="00DC3C25" w:rsidRPr="00CF4CD5" w:rsidRDefault="008965AF" w:rsidP="00DC3C25">
      <w:pPr>
        <w:widowControl w:val="0"/>
        <w:numPr>
          <w:ilvl w:val="0"/>
          <w:numId w:val="36"/>
        </w:numPr>
        <w:autoSpaceDE w:val="0"/>
        <w:autoSpaceDN w:val="0"/>
        <w:bidi w:val="0"/>
        <w:adjustRightInd w:val="0"/>
        <w:spacing w:after="160"/>
        <w:contextualSpacing/>
        <w:jc w:val="both"/>
        <w:rPr>
          <w:rFonts w:asciiTheme="majorBidi" w:eastAsiaTheme="minorHAnsi" w:hAnsiTheme="majorBidi" w:cstheme="majorBidi"/>
          <w:noProof/>
          <w:sz w:val="20"/>
          <w:szCs w:val="20"/>
        </w:rPr>
      </w:pPr>
      <w:r w:rsidRPr="00CF4CD5">
        <w:rPr>
          <w:noProof/>
        </w:rPr>
        <w:t xml:space="preserve">Ahmad T. Scenario based approach to re-imagining future of higher education which prepares students for the future of </w:t>
      </w:r>
      <w:r w:rsidRPr="00CF4CD5">
        <w:rPr>
          <w:noProof/>
        </w:rPr>
        <w:lastRenderedPageBreak/>
        <w:t>work. Higher Education, Skills and Work-based Learning. 2020;10(1):217–38.</w:t>
      </w:r>
    </w:p>
    <w:p w14:paraId="495BA1C4" w14:textId="77777777" w:rsidR="00DC3C25" w:rsidRPr="00CF4CD5" w:rsidRDefault="00DC3C25" w:rsidP="00DC3C25">
      <w:pPr>
        <w:widowControl w:val="0"/>
        <w:numPr>
          <w:ilvl w:val="0"/>
          <w:numId w:val="36"/>
        </w:numPr>
        <w:autoSpaceDE w:val="0"/>
        <w:autoSpaceDN w:val="0"/>
        <w:bidi w:val="0"/>
        <w:adjustRightInd w:val="0"/>
        <w:spacing w:after="160"/>
        <w:contextualSpacing/>
        <w:jc w:val="both"/>
        <w:rPr>
          <w:rFonts w:asciiTheme="majorBidi" w:eastAsiaTheme="minorHAnsi" w:hAnsiTheme="majorBidi" w:cstheme="majorBidi"/>
          <w:noProof/>
          <w:sz w:val="20"/>
          <w:szCs w:val="20"/>
        </w:rPr>
      </w:pPr>
      <w:r w:rsidRPr="00CF4CD5">
        <w:rPr>
          <w:rFonts w:asciiTheme="majorBidi" w:eastAsiaTheme="minorHAnsi" w:hAnsiTheme="majorBidi" w:cstheme="majorBidi"/>
          <w:noProof/>
          <w:sz w:val="20"/>
          <w:szCs w:val="20"/>
        </w:rPr>
        <w:t xml:space="preserve">Rajabi F, Esmailzadeh H, Rostamigooran N, Majdzadeh R, Doshmangir L. Future of health care delivery in Iran, opportunities and threats. Iran J Public Health. 2013 Jan 1;42(Supple1):23-30. </w:t>
      </w:r>
      <w:r w:rsidRPr="00CF4CD5">
        <w:rPr>
          <w:rFonts w:asciiTheme="majorBidi" w:eastAsiaTheme="minorHAnsi" w:hAnsiTheme="majorBidi" w:cstheme="majorBidi"/>
          <w:noProof/>
          <w:sz w:val="20"/>
          <w:szCs w:val="20"/>
        </w:rPr>
        <w:lastRenderedPageBreak/>
        <w:t>[PMID: 23865012] [PMCID: </w:t>
      </w:r>
      <w:hyperlink r:id="rId13" w:tgtFrame="_blank" w:history="1">
        <w:r w:rsidRPr="00CF4CD5">
          <w:rPr>
            <w:rFonts w:asciiTheme="majorBidi" w:eastAsiaTheme="minorHAnsi" w:hAnsiTheme="majorBidi" w:cstheme="majorBidi"/>
            <w:noProof/>
            <w:sz w:val="20"/>
            <w:szCs w:val="20"/>
          </w:rPr>
          <w:t>PMC3712596</w:t>
        </w:r>
      </w:hyperlink>
      <w:r w:rsidRPr="00CF4CD5">
        <w:rPr>
          <w:rFonts w:asciiTheme="majorBidi" w:eastAsiaTheme="minorHAnsi" w:hAnsiTheme="majorBidi" w:cstheme="majorBidi"/>
          <w:noProof/>
          <w:sz w:val="20"/>
          <w:szCs w:val="20"/>
        </w:rPr>
        <w:t>]</w:t>
      </w:r>
    </w:p>
    <w:p w14:paraId="5B59B67E" w14:textId="77777777" w:rsidR="00DC3C25" w:rsidRPr="00CF4CD5" w:rsidRDefault="00DC3C25" w:rsidP="00DC3C25">
      <w:pPr>
        <w:widowControl w:val="0"/>
        <w:numPr>
          <w:ilvl w:val="0"/>
          <w:numId w:val="36"/>
        </w:numPr>
        <w:autoSpaceDE w:val="0"/>
        <w:autoSpaceDN w:val="0"/>
        <w:bidi w:val="0"/>
        <w:adjustRightInd w:val="0"/>
        <w:spacing w:after="160"/>
        <w:contextualSpacing/>
        <w:jc w:val="both"/>
        <w:rPr>
          <w:rFonts w:asciiTheme="majorBidi" w:eastAsiaTheme="minorHAnsi" w:hAnsiTheme="majorBidi" w:cstheme="majorBidi"/>
          <w:noProof/>
          <w:sz w:val="20"/>
          <w:szCs w:val="20"/>
        </w:rPr>
      </w:pPr>
      <w:r w:rsidRPr="00CF4CD5">
        <w:rPr>
          <w:rFonts w:asciiTheme="majorBidi" w:eastAsiaTheme="minorHAnsi" w:hAnsiTheme="majorBidi" w:cstheme="majorBidi"/>
          <w:noProof/>
          <w:sz w:val="20"/>
          <w:szCs w:val="20"/>
        </w:rPr>
        <w:t xml:space="preserve">Damari B, Heidari A, Rashidian A, Vosoogh Moghaddam A, Khosravi A, Alikhani S. Designing a health observatory system for the Islamic Republic of Iran. Payesh. 2020;19(5):499-509. </w:t>
      </w:r>
      <w:hyperlink r:id="rId14" w:tgtFrame="_blank" w:history="1">
        <w:r w:rsidRPr="00CF4CD5">
          <w:rPr>
            <w:rFonts w:asciiTheme="majorBidi" w:eastAsiaTheme="minorHAnsi" w:hAnsiTheme="majorBidi" w:cstheme="majorBidi"/>
            <w:noProof/>
            <w:sz w:val="20"/>
            <w:szCs w:val="20"/>
          </w:rPr>
          <w:t>doi:10.29252/payesh.19.5.499</w:t>
        </w:r>
      </w:hyperlink>
      <w:r w:rsidRPr="00CF4CD5">
        <w:rPr>
          <w:rFonts w:asciiTheme="majorBidi" w:eastAsiaTheme="minorHAnsi" w:hAnsiTheme="majorBidi" w:cstheme="majorBidi"/>
          <w:noProof/>
          <w:sz w:val="20"/>
          <w:szCs w:val="20"/>
        </w:rPr>
        <w:t xml:space="preserve">. [In Persian] </w:t>
      </w:r>
    </w:p>
    <w:p w14:paraId="2C5C9214" w14:textId="1BBAD4E5" w:rsidR="007212A7" w:rsidRPr="00CF4CD5" w:rsidRDefault="00DC3C25" w:rsidP="00DC3C25">
      <w:pPr>
        <w:bidi w:val="0"/>
        <w:jc w:val="both"/>
        <w:rPr>
          <w:rFonts w:asciiTheme="majorBidi" w:eastAsia="Calibri" w:hAnsiTheme="majorBidi" w:cstheme="majorBidi"/>
          <w:noProof/>
          <w:sz w:val="20"/>
          <w:szCs w:val="20"/>
          <w:rtl/>
        </w:rPr>
      </w:pPr>
      <w:r w:rsidRPr="00CF4CD5">
        <w:rPr>
          <w:rFonts w:asciiTheme="majorBidi" w:eastAsiaTheme="minorHAnsi" w:hAnsiTheme="majorBidi" w:cstheme="majorBidi"/>
          <w:sz w:val="20"/>
          <w:szCs w:val="20"/>
          <w:rtl/>
        </w:rPr>
        <w:fldChar w:fldCharType="end"/>
      </w:r>
    </w:p>
    <w:p w14:paraId="55A6F4AE" w14:textId="765CC2BC" w:rsidR="00F92616" w:rsidRPr="00CE7630" w:rsidRDefault="007212A7" w:rsidP="007212A7">
      <w:pPr>
        <w:autoSpaceDE w:val="0"/>
        <w:autoSpaceDN w:val="0"/>
        <w:bidi w:val="0"/>
        <w:adjustRightInd w:val="0"/>
        <w:contextualSpacing/>
        <w:jc w:val="both"/>
        <w:rPr>
          <w:sz w:val="22"/>
          <w:szCs w:val="22"/>
        </w:rPr>
        <w:sectPr w:rsidR="00F92616" w:rsidRPr="00CE7630" w:rsidSect="003A42B3">
          <w:type w:val="continuous"/>
          <w:pgSz w:w="11906" w:h="16838" w:code="9"/>
          <w:pgMar w:top="1814" w:right="1134" w:bottom="1928" w:left="1134" w:header="1247" w:footer="1474" w:gutter="0"/>
          <w:cols w:num="2" w:space="562"/>
          <w:rtlGutter/>
          <w:docGrid w:linePitch="360"/>
        </w:sectPr>
      </w:pPr>
      <w:r w:rsidRPr="00CF4CD5">
        <w:rPr>
          <w:rFonts w:asciiTheme="majorBidi" w:eastAsia="Calibri" w:hAnsiTheme="majorBidi" w:cstheme="majorBidi"/>
          <w:sz w:val="20"/>
          <w:szCs w:val="20"/>
          <w:rtl/>
          <w:lang w:bidi="fa-IR"/>
        </w:rPr>
        <w:fldChar w:fldCharType="end"/>
      </w:r>
      <w:bookmarkStart w:id="1" w:name="_GoBack"/>
      <w:bookmarkEnd w:id="1"/>
    </w:p>
    <w:p w14:paraId="33520ECF" w14:textId="6458845C" w:rsidR="00CE2960" w:rsidRPr="00D55BE5" w:rsidRDefault="00CE2960" w:rsidP="00E4319A">
      <w:pPr>
        <w:pStyle w:val="a"/>
      </w:pPr>
    </w:p>
    <w:sectPr w:rsidR="00CE2960" w:rsidRPr="00D55BE5" w:rsidSect="00B50E95">
      <w:type w:val="continuous"/>
      <w:pgSz w:w="11906" w:h="16838" w:code="9"/>
      <w:pgMar w:top="1814" w:right="1134" w:bottom="1928" w:left="1134" w:header="1247" w:footer="1474" w:gutter="0"/>
      <w:cols w:num="2" w:space="567"/>
      <w:titlePg/>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850B3" w14:textId="77777777" w:rsidR="00E93DAB" w:rsidRDefault="00E93DAB">
      <w:r>
        <w:separator/>
      </w:r>
    </w:p>
  </w:endnote>
  <w:endnote w:type="continuationSeparator" w:id="0">
    <w:p w14:paraId="4C4C02DA" w14:textId="77777777" w:rsidR="00E93DAB" w:rsidRDefault="00E93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Lotus">
    <w:altName w:val="Courier New"/>
    <w:charset w:val="B2"/>
    <w:family w:val="auto"/>
    <w:pitch w:val="variable"/>
    <w:sig w:usb0="00002001" w:usb1="00000000" w:usb2="00000000" w:usb3="00000000" w:csb0="00000040" w:csb1="00000000"/>
  </w:font>
  <w:font w:name="Zar">
    <w:charset w:val="B2"/>
    <w:family w:val="auto"/>
    <w:pitch w:val="variable"/>
    <w:sig w:usb0="00002001" w:usb1="80000000" w:usb2="00000008" w:usb3="00000000" w:csb0="00000040" w:csb1="00000000"/>
  </w:font>
  <w:font w:name="Titr">
    <w:altName w:val="Times New Roman"/>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867B8" w14:textId="2A488A77" w:rsidR="005E30BD" w:rsidRDefault="006C30A0" w:rsidP="007572C6">
    <w:pPr>
      <w:pStyle w:val="Footer"/>
      <w:tabs>
        <w:tab w:val="clear" w:pos="8640"/>
        <w:tab w:val="right" w:pos="9638"/>
      </w:tabs>
      <w:rPr>
        <w:rtl/>
        <w:lang w:bidi="fa-IR"/>
      </w:rPr>
    </w:pPr>
    <w:r>
      <w:rPr>
        <w:rStyle w:val="PageNumber"/>
      </w:rPr>
      <w:fldChar w:fldCharType="begin"/>
    </w:r>
    <w:r w:rsidR="005E30BD">
      <w:rPr>
        <w:rStyle w:val="PageNumber"/>
      </w:rPr>
      <w:instrText xml:space="preserve"> PAGE </w:instrText>
    </w:r>
    <w:r>
      <w:rPr>
        <w:rStyle w:val="PageNumber"/>
      </w:rPr>
      <w:fldChar w:fldCharType="separate"/>
    </w:r>
    <w:r w:rsidR="00CF4CD5">
      <w:rPr>
        <w:rStyle w:val="PageNumber"/>
        <w:noProof/>
        <w:rtl/>
      </w:rPr>
      <w:t>2</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89406" w14:textId="77777777" w:rsidR="005E30BD" w:rsidRDefault="006C30A0" w:rsidP="00A72239">
    <w:pPr>
      <w:pStyle w:val="Footer"/>
      <w:framePr w:wrap="around" w:vAnchor="text" w:hAnchor="text" w:y="1"/>
      <w:rPr>
        <w:rStyle w:val="PageNumber"/>
      </w:rPr>
    </w:pPr>
    <w:r>
      <w:rPr>
        <w:rStyle w:val="PageNumber"/>
        <w:rtl/>
      </w:rPr>
      <w:fldChar w:fldCharType="begin"/>
    </w:r>
    <w:r w:rsidR="005E30BD">
      <w:rPr>
        <w:rStyle w:val="PageNumber"/>
      </w:rPr>
      <w:instrText xml:space="preserve">PAGE  </w:instrText>
    </w:r>
    <w:r>
      <w:rPr>
        <w:rStyle w:val="PageNumber"/>
        <w:rtl/>
      </w:rPr>
      <w:fldChar w:fldCharType="separate"/>
    </w:r>
    <w:r w:rsidR="00DD6CE9">
      <w:rPr>
        <w:rStyle w:val="PageNumber"/>
        <w:noProof/>
        <w:rtl/>
      </w:rPr>
      <w:t>441</w:t>
    </w:r>
    <w:r>
      <w:rPr>
        <w:rStyle w:val="PageNumber"/>
        <w:rtl/>
      </w:rPr>
      <w:fldChar w:fldCharType="end"/>
    </w:r>
  </w:p>
  <w:p w14:paraId="4553AAFB" w14:textId="77777777" w:rsidR="005E30BD" w:rsidRDefault="005E30BD" w:rsidP="00A72239">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3DCD2" w14:textId="3568065D" w:rsidR="005E30BD" w:rsidRDefault="006C30A0" w:rsidP="007572C6">
    <w:pPr>
      <w:pStyle w:val="Footer"/>
      <w:tabs>
        <w:tab w:val="clear" w:pos="8640"/>
        <w:tab w:val="right" w:pos="9610"/>
      </w:tabs>
      <w:ind w:right="42"/>
      <w:jc w:val="right"/>
    </w:pPr>
    <w:r>
      <w:rPr>
        <w:rStyle w:val="PageNumber"/>
      </w:rPr>
      <w:fldChar w:fldCharType="begin"/>
    </w:r>
    <w:r w:rsidR="005E30BD">
      <w:rPr>
        <w:rStyle w:val="PageNumber"/>
      </w:rPr>
      <w:instrText xml:space="preserve"> PAGE </w:instrText>
    </w:r>
    <w:r>
      <w:rPr>
        <w:rStyle w:val="PageNumber"/>
      </w:rPr>
      <w:fldChar w:fldCharType="separate"/>
    </w:r>
    <w:r w:rsidR="00CF4CD5">
      <w:rPr>
        <w:rStyle w:val="PageNumber"/>
        <w:noProof/>
        <w:rtl/>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275934" w14:textId="77777777" w:rsidR="00E93DAB" w:rsidRDefault="00E93DAB">
      <w:r>
        <w:separator/>
      </w:r>
    </w:p>
  </w:footnote>
  <w:footnote w:type="continuationSeparator" w:id="0">
    <w:p w14:paraId="62D5FBD9" w14:textId="77777777" w:rsidR="00E93DAB" w:rsidRDefault="00E93DA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1BF1F" w14:textId="42DDA26C" w:rsidR="005E30BD" w:rsidRPr="00E973B4" w:rsidRDefault="00DC3C25" w:rsidP="00D60E69">
    <w:pPr>
      <w:pBdr>
        <w:bottom w:val="single" w:sz="4" w:space="1" w:color="auto"/>
      </w:pBdr>
      <w:tabs>
        <w:tab w:val="right" w:pos="9639"/>
      </w:tabs>
      <w:rPr>
        <w:rFonts w:cs="B Lotus"/>
        <w:i/>
        <w:iCs/>
        <w:sz w:val="22"/>
        <w:szCs w:val="22"/>
        <w:lang w:bidi="fa-IR"/>
      </w:rPr>
    </w:pPr>
    <w:r w:rsidRPr="00DC3C25">
      <w:rPr>
        <w:rFonts w:cs="B Lotus"/>
        <w:i/>
        <w:iCs/>
        <w:sz w:val="22"/>
        <w:szCs w:val="22"/>
        <w:rtl/>
        <w:lang w:bidi="fa-IR"/>
      </w:rPr>
      <w:t>د</w:t>
    </w:r>
    <w:r w:rsidRPr="00DC3C25">
      <w:rPr>
        <w:rFonts w:cs="B Lotus" w:hint="cs"/>
        <w:i/>
        <w:iCs/>
        <w:sz w:val="22"/>
        <w:szCs w:val="22"/>
        <w:rtl/>
        <w:lang w:bidi="fa-IR"/>
      </w:rPr>
      <w:t>ی</w:t>
    </w:r>
    <w:r w:rsidRPr="00DC3C25">
      <w:rPr>
        <w:rFonts w:cs="B Lotus" w:hint="eastAsia"/>
        <w:i/>
        <w:iCs/>
        <w:sz w:val="22"/>
        <w:szCs w:val="22"/>
        <w:rtl/>
        <w:lang w:bidi="fa-IR"/>
      </w:rPr>
      <w:t>ده‌بان</w:t>
    </w:r>
    <w:r w:rsidRPr="00DC3C25">
      <w:rPr>
        <w:rFonts w:cs="B Lotus" w:hint="cs"/>
        <w:i/>
        <w:iCs/>
        <w:sz w:val="22"/>
        <w:szCs w:val="22"/>
        <w:rtl/>
        <w:lang w:bidi="fa-IR"/>
      </w:rPr>
      <w:t>ی</w:t>
    </w:r>
    <w:r w:rsidRPr="00DC3C25">
      <w:rPr>
        <w:rFonts w:cs="B Lotus"/>
        <w:i/>
        <w:iCs/>
        <w:sz w:val="22"/>
        <w:szCs w:val="22"/>
        <w:rtl/>
        <w:lang w:bidi="fa-IR"/>
      </w:rPr>
      <w:t xml:space="preserve"> س</w:t>
    </w:r>
    <w:r w:rsidRPr="00DC3C25">
      <w:rPr>
        <w:rFonts w:cs="B Lotus" w:hint="cs"/>
        <w:i/>
        <w:iCs/>
        <w:sz w:val="22"/>
        <w:szCs w:val="22"/>
        <w:rtl/>
        <w:lang w:bidi="fa-IR"/>
      </w:rPr>
      <w:t>ی</w:t>
    </w:r>
    <w:r w:rsidRPr="00DC3C25">
      <w:rPr>
        <w:rFonts w:cs="B Lotus" w:hint="eastAsia"/>
        <w:i/>
        <w:iCs/>
        <w:sz w:val="22"/>
        <w:szCs w:val="22"/>
        <w:rtl/>
        <w:lang w:bidi="fa-IR"/>
      </w:rPr>
      <w:t>ستمات</w:t>
    </w:r>
    <w:r w:rsidRPr="00DC3C25">
      <w:rPr>
        <w:rFonts w:cs="B Lotus" w:hint="cs"/>
        <w:i/>
        <w:iCs/>
        <w:sz w:val="22"/>
        <w:szCs w:val="22"/>
        <w:rtl/>
        <w:lang w:bidi="fa-IR"/>
      </w:rPr>
      <w:t>ی</w:t>
    </w:r>
    <w:r w:rsidRPr="00DC3C25">
      <w:rPr>
        <w:rFonts w:cs="B Lotus" w:hint="eastAsia"/>
        <w:i/>
        <w:iCs/>
        <w:sz w:val="22"/>
        <w:szCs w:val="22"/>
        <w:rtl/>
        <w:lang w:bidi="fa-IR"/>
      </w:rPr>
      <w:t>ک</w:t>
    </w:r>
    <w:r w:rsidRPr="00DC3C25">
      <w:rPr>
        <w:rFonts w:cs="B Lotus"/>
        <w:i/>
        <w:iCs/>
        <w:sz w:val="22"/>
        <w:szCs w:val="22"/>
        <w:rtl/>
        <w:lang w:bidi="fa-IR"/>
      </w:rPr>
      <w:t xml:space="preserve"> در رشته‌ها</w:t>
    </w:r>
    <w:r w:rsidRPr="00DC3C25">
      <w:rPr>
        <w:rFonts w:cs="B Lotus" w:hint="cs"/>
        <w:i/>
        <w:iCs/>
        <w:sz w:val="22"/>
        <w:szCs w:val="22"/>
        <w:rtl/>
        <w:lang w:bidi="fa-IR"/>
      </w:rPr>
      <w:t>ی</w:t>
    </w:r>
    <w:r w:rsidRPr="00DC3C25">
      <w:rPr>
        <w:rFonts w:cs="B Lotus"/>
        <w:i/>
        <w:iCs/>
        <w:sz w:val="22"/>
        <w:szCs w:val="22"/>
        <w:rtl/>
        <w:lang w:bidi="fa-IR"/>
      </w:rPr>
      <w:t xml:space="preserve"> مختلف علوم‌پزشک</w:t>
    </w:r>
    <w:r w:rsidRPr="00DC3C25">
      <w:rPr>
        <w:rFonts w:cs="B Lotus" w:hint="cs"/>
        <w:i/>
        <w:iCs/>
        <w:sz w:val="22"/>
        <w:szCs w:val="22"/>
        <w:rtl/>
        <w:lang w:bidi="fa-IR"/>
      </w:rPr>
      <w:t>ی</w:t>
    </w:r>
    <w:r w:rsidR="00C87E4F">
      <w:rPr>
        <w:rFonts w:cs="B Lotus" w:hint="cs"/>
        <w:i/>
        <w:iCs/>
        <w:sz w:val="22"/>
        <w:szCs w:val="22"/>
        <w:rtl/>
        <w:lang w:bidi="fa-IR"/>
      </w:rPr>
      <w:t xml:space="preserve"> ...</w:t>
    </w:r>
    <w:r w:rsidR="005E30BD" w:rsidRPr="000359AA">
      <w:rPr>
        <w:rFonts w:cs="B Lotus" w:hint="cs"/>
        <w:i/>
        <w:iCs/>
        <w:sz w:val="22"/>
        <w:szCs w:val="22"/>
        <w:rtl/>
        <w:lang w:bidi="fa-IR"/>
      </w:rPr>
      <w:tab/>
    </w:r>
    <w:r>
      <w:rPr>
        <w:rFonts w:cs="B Lotus" w:hint="cs"/>
        <w:i/>
        <w:iCs/>
        <w:sz w:val="22"/>
        <w:szCs w:val="22"/>
        <w:rtl/>
        <w:lang w:bidi="fa-IR"/>
      </w:rPr>
      <w:t>دهنویه</w:t>
    </w:r>
    <w:r w:rsidR="00801C6A">
      <w:rPr>
        <w:rFonts w:cs="B Lotus" w:hint="cs"/>
        <w:i/>
        <w:iCs/>
        <w:sz w:val="22"/>
        <w:szCs w:val="22"/>
        <w:rtl/>
        <w:lang w:bidi="fa-IR"/>
      </w:rPr>
      <w:t xml:space="preserve"> و همکاران</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E992F" w14:textId="0FFF9A89" w:rsidR="005E30BD" w:rsidRPr="00A54C2A" w:rsidRDefault="005E30BD" w:rsidP="00A96D81">
    <w:pPr>
      <w:pStyle w:val="Header"/>
      <w:tabs>
        <w:tab w:val="clear" w:pos="8640"/>
        <w:tab w:val="right" w:pos="9638"/>
      </w:tabs>
      <w:rPr>
        <w:i/>
        <w:iCs/>
      </w:rPr>
    </w:pPr>
    <w:r w:rsidRPr="00A54C2A">
      <w:rPr>
        <w:rFonts w:cs="B Lotus" w:hint="cs"/>
        <w:i/>
        <w:iCs/>
        <w:sz w:val="22"/>
        <w:szCs w:val="22"/>
        <w:u w:val="single"/>
        <w:rtl/>
      </w:rPr>
      <w:t>مجله گام</w:t>
    </w:r>
    <w:r w:rsidR="00706865">
      <w:rPr>
        <w:rFonts w:cs="B Lotus" w:hint="eastAsia"/>
        <w:i/>
        <w:iCs/>
        <w:sz w:val="22"/>
        <w:szCs w:val="22"/>
        <w:u w:val="single"/>
        <w:rtl/>
      </w:rPr>
      <w:t>‌</w:t>
    </w:r>
    <w:r w:rsidRPr="00A54C2A">
      <w:rPr>
        <w:rFonts w:cs="B Lotus" w:hint="cs"/>
        <w:i/>
        <w:iCs/>
        <w:sz w:val="22"/>
        <w:szCs w:val="22"/>
        <w:u w:val="single"/>
        <w:rtl/>
      </w:rPr>
      <w:t>هاي توسعه در آموزش پزشكي</w:t>
    </w:r>
    <w:r w:rsidRPr="00A54C2A">
      <w:rPr>
        <w:rFonts w:cs="B Lotus"/>
        <w:i/>
        <w:iCs/>
        <w:sz w:val="22"/>
        <w:szCs w:val="22"/>
        <w:u w:val="single"/>
      </w:rPr>
      <w:tab/>
    </w:r>
    <w:r w:rsidRPr="00A54C2A">
      <w:rPr>
        <w:rFonts w:cs="B Lotus" w:hint="cs"/>
        <w:i/>
        <w:iCs/>
        <w:sz w:val="22"/>
        <w:szCs w:val="22"/>
        <w:u w:val="single"/>
        <w:rtl/>
      </w:rPr>
      <w:tab/>
    </w:r>
    <w:r w:rsidRPr="00417669">
      <w:rPr>
        <w:rFonts w:cs="B Lotus" w:hint="cs"/>
        <w:i/>
        <w:iCs/>
        <w:sz w:val="22"/>
        <w:szCs w:val="22"/>
        <w:u w:val="single"/>
        <w:rtl/>
      </w:rPr>
      <w:t>دوره</w:t>
    </w:r>
    <w:r w:rsidR="00A96D81">
      <w:rPr>
        <w:rFonts w:cs="B Lotus" w:hint="cs"/>
        <w:i/>
        <w:iCs/>
        <w:sz w:val="22"/>
        <w:szCs w:val="22"/>
        <w:u w:val="single"/>
        <w:rtl/>
        <w:lang w:bidi="fa-IR"/>
      </w:rPr>
      <w:t xml:space="preserve"> ی </w:t>
    </w:r>
    <w:r w:rsidR="00DC3C25">
      <w:rPr>
        <w:rFonts w:cs="B Lotus" w:hint="cs"/>
        <w:i/>
        <w:iCs/>
        <w:sz w:val="22"/>
        <w:szCs w:val="22"/>
        <w:u w:val="single"/>
        <w:rtl/>
        <w:lang w:bidi="fa-IR"/>
      </w:rPr>
      <w:t>بیستم</w:t>
    </w:r>
    <w:r w:rsidR="001D431C" w:rsidRPr="00417669">
      <w:rPr>
        <w:rFonts w:cs="B Lotus" w:hint="cs"/>
        <w:i/>
        <w:iCs/>
        <w:sz w:val="22"/>
        <w:szCs w:val="22"/>
        <w:u w:val="single"/>
        <w:rtl/>
        <w:lang w:bidi="fa-IR"/>
      </w:rPr>
      <w:t xml:space="preserve"> </w:t>
    </w:r>
    <w:r w:rsidRPr="00417669">
      <w:rPr>
        <w:rFonts w:cs="B Lotus" w:hint="cs"/>
        <w:i/>
        <w:iCs/>
        <w:sz w:val="22"/>
        <w:szCs w:val="22"/>
        <w:u w:val="single"/>
        <w:rtl/>
      </w:rPr>
      <w:t>شماره</w:t>
    </w:r>
    <w:r w:rsidR="008713D0" w:rsidRPr="00417669">
      <w:rPr>
        <w:rFonts w:cs="B Lotus" w:hint="cs"/>
        <w:i/>
        <w:iCs/>
        <w:sz w:val="22"/>
        <w:szCs w:val="22"/>
        <w:u w:val="single"/>
        <w:rtl/>
      </w:rPr>
      <w:t xml:space="preserve"> </w:t>
    </w:r>
    <w:r w:rsidR="00A96D81">
      <w:rPr>
        <w:rFonts w:cs="B Lotus" w:hint="cs"/>
        <w:i/>
        <w:iCs/>
        <w:sz w:val="22"/>
        <w:szCs w:val="22"/>
        <w:u w:val="single"/>
        <w:rtl/>
      </w:rPr>
      <w:t>اول</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62F4A"/>
    <w:multiLevelType w:val="hybridMultilevel"/>
    <w:tmpl w:val="B8B47A8E"/>
    <w:lvl w:ilvl="0" w:tplc="3F447B30">
      <w:start w:val="1"/>
      <w:numFmt w:val="decimal"/>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1F6954"/>
    <w:multiLevelType w:val="hybridMultilevel"/>
    <w:tmpl w:val="2B387B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916443"/>
    <w:multiLevelType w:val="hybridMultilevel"/>
    <w:tmpl w:val="39DC1B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B847BAD"/>
    <w:multiLevelType w:val="hybridMultilevel"/>
    <w:tmpl w:val="C0F2C058"/>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C1B0F93"/>
    <w:multiLevelType w:val="hybridMultilevel"/>
    <w:tmpl w:val="62B892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3810A0"/>
    <w:multiLevelType w:val="hybridMultilevel"/>
    <w:tmpl w:val="F146C9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3752E3F"/>
    <w:multiLevelType w:val="hybridMultilevel"/>
    <w:tmpl w:val="B2B2E43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F754C"/>
    <w:multiLevelType w:val="hybridMultilevel"/>
    <w:tmpl w:val="47420BBA"/>
    <w:lvl w:ilvl="0" w:tplc="FCF6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110D32"/>
    <w:multiLevelType w:val="hybridMultilevel"/>
    <w:tmpl w:val="2F08CD48"/>
    <w:lvl w:ilvl="0" w:tplc="C59A2DCC">
      <w:start w:val="1"/>
      <w:numFmt w:val="decimal"/>
      <w:suff w:val="space"/>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A4A10"/>
    <w:multiLevelType w:val="hybridMultilevel"/>
    <w:tmpl w:val="719E4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A1C6E"/>
    <w:multiLevelType w:val="hybridMultilevel"/>
    <w:tmpl w:val="D7989DB6"/>
    <w:lvl w:ilvl="0" w:tplc="1B5CF1A4">
      <w:start w:val="2"/>
      <w:numFmt w:val="bullet"/>
      <w:lvlText w:val="-"/>
      <w:lvlJc w:val="left"/>
      <w:pPr>
        <w:ind w:left="720" w:hanging="360"/>
      </w:pPr>
      <w:rPr>
        <w:rFonts w:ascii="Calibri" w:eastAsia="Calibri" w:hAnsi="Calibri" w:cs="B Zar" w:hint="default"/>
        <w:b/>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125EC5"/>
    <w:multiLevelType w:val="hybridMultilevel"/>
    <w:tmpl w:val="F4BC63C4"/>
    <w:lvl w:ilvl="0" w:tplc="957A09EC">
      <w:start w:val="1"/>
      <w:numFmt w:val="decimal"/>
      <w:lvlText w:val="%1-"/>
      <w:lvlJc w:val="left"/>
      <w:pPr>
        <w:ind w:left="720" w:hanging="360"/>
      </w:pPr>
      <w:rPr>
        <w:rFonts w:cs="Arial" w:hint="default"/>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0C597D"/>
    <w:multiLevelType w:val="hybridMultilevel"/>
    <w:tmpl w:val="396C4FA8"/>
    <w:lvl w:ilvl="0" w:tplc="55A4EF0A">
      <w:start w:val="1"/>
      <w:numFmt w:val="decimal"/>
      <w:lvlText w:val="%1."/>
      <w:lvlJc w:val="left"/>
      <w:pPr>
        <w:ind w:left="990" w:hanging="360"/>
      </w:pPr>
      <w:rPr>
        <w:rFonts w:cs="B Lotu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99C03C7"/>
    <w:multiLevelType w:val="hybridMultilevel"/>
    <w:tmpl w:val="2A9E606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2B227EE2"/>
    <w:multiLevelType w:val="hybridMultilevel"/>
    <w:tmpl w:val="E1529168"/>
    <w:lvl w:ilvl="0" w:tplc="F9D63142">
      <w:start w:val="1"/>
      <w:numFmt w:val="decimal"/>
      <w:lvlText w:val="%1."/>
      <w:lvlJc w:val="left"/>
      <w:pPr>
        <w:ind w:left="360" w:hanging="360"/>
      </w:pPr>
    </w:lvl>
    <w:lvl w:ilvl="1" w:tplc="10BA286A" w:tentative="1">
      <w:start w:val="1"/>
      <w:numFmt w:val="lowerLetter"/>
      <w:lvlText w:val="%2."/>
      <w:lvlJc w:val="left"/>
      <w:pPr>
        <w:ind w:left="1080" w:hanging="360"/>
      </w:pPr>
    </w:lvl>
    <w:lvl w:ilvl="2" w:tplc="CD220576" w:tentative="1">
      <w:start w:val="1"/>
      <w:numFmt w:val="lowerRoman"/>
      <w:lvlText w:val="%3."/>
      <w:lvlJc w:val="right"/>
      <w:pPr>
        <w:ind w:left="1800" w:hanging="180"/>
      </w:pPr>
    </w:lvl>
    <w:lvl w:ilvl="3" w:tplc="CABAC7EA" w:tentative="1">
      <w:start w:val="1"/>
      <w:numFmt w:val="decimal"/>
      <w:lvlText w:val="%4."/>
      <w:lvlJc w:val="left"/>
      <w:pPr>
        <w:ind w:left="2520" w:hanging="360"/>
      </w:pPr>
    </w:lvl>
    <w:lvl w:ilvl="4" w:tplc="E5962E76" w:tentative="1">
      <w:start w:val="1"/>
      <w:numFmt w:val="lowerLetter"/>
      <w:lvlText w:val="%5."/>
      <w:lvlJc w:val="left"/>
      <w:pPr>
        <w:ind w:left="3240" w:hanging="360"/>
      </w:pPr>
    </w:lvl>
    <w:lvl w:ilvl="5" w:tplc="AE0C7AE6" w:tentative="1">
      <w:start w:val="1"/>
      <w:numFmt w:val="lowerRoman"/>
      <w:lvlText w:val="%6."/>
      <w:lvlJc w:val="right"/>
      <w:pPr>
        <w:ind w:left="3960" w:hanging="180"/>
      </w:pPr>
    </w:lvl>
    <w:lvl w:ilvl="6" w:tplc="251295A0" w:tentative="1">
      <w:start w:val="1"/>
      <w:numFmt w:val="decimal"/>
      <w:lvlText w:val="%7."/>
      <w:lvlJc w:val="left"/>
      <w:pPr>
        <w:ind w:left="4680" w:hanging="360"/>
      </w:pPr>
    </w:lvl>
    <w:lvl w:ilvl="7" w:tplc="C2223BFA" w:tentative="1">
      <w:start w:val="1"/>
      <w:numFmt w:val="lowerLetter"/>
      <w:lvlText w:val="%8."/>
      <w:lvlJc w:val="left"/>
      <w:pPr>
        <w:ind w:left="5400" w:hanging="360"/>
      </w:pPr>
    </w:lvl>
    <w:lvl w:ilvl="8" w:tplc="501220B0" w:tentative="1">
      <w:start w:val="1"/>
      <w:numFmt w:val="lowerRoman"/>
      <w:lvlText w:val="%9."/>
      <w:lvlJc w:val="right"/>
      <w:pPr>
        <w:ind w:left="6120" w:hanging="180"/>
      </w:pPr>
    </w:lvl>
  </w:abstractNum>
  <w:abstractNum w:abstractNumId="15" w15:restartNumberingAfterBreak="0">
    <w:nsid w:val="32244B44"/>
    <w:multiLevelType w:val="hybridMultilevel"/>
    <w:tmpl w:val="55FE8A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2D66120"/>
    <w:multiLevelType w:val="hybridMultilevel"/>
    <w:tmpl w:val="E39423D8"/>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46EF0C75"/>
    <w:multiLevelType w:val="hybridMultilevel"/>
    <w:tmpl w:val="16E80E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1B1702"/>
    <w:multiLevelType w:val="hybridMultilevel"/>
    <w:tmpl w:val="A2540562"/>
    <w:lvl w:ilvl="0" w:tplc="0E9855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364D91"/>
    <w:multiLevelType w:val="hybridMultilevel"/>
    <w:tmpl w:val="5E1AAA46"/>
    <w:lvl w:ilvl="0" w:tplc="F16A2106">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FE1A9C"/>
    <w:multiLevelType w:val="hybridMultilevel"/>
    <w:tmpl w:val="FAC4F9AA"/>
    <w:lvl w:ilvl="0" w:tplc="CD2812D4">
      <w:start w:val="1"/>
      <w:numFmt w:val="decimal"/>
      <w:lvlText w:val="%1."/>
      <w:lvlJc w:val="left"/>
      <w:pPr>
        <w:ind w:left="360" w:hanging="360"/>
      </w:pPr>
    </w:lvl>
    <w:lvl w:ilvl="1" w:tplc="8C08AFA2" w:tentative="1">
      <w:start w:val="1"/>
      <w:numFmt w:val="lowerLetter"/>
      <w:lvlText w:val="%2."/>
      <w:lvlJc w:val="left"/>
      <w:pPr>
        <w:ind w:left="1080" w:hanging="360"/>
      </w:pPr>
    </w:lvl>
    <w:lvl w:ilvl="2" w:tplc="6310D4D2" w:tentative="1">
      <w:start w:val="1"/>
      <w:numFmt w:val="lowerRoman"/>
      <w:lvlText w:val="%3."/>
      <w:lvlJc w:val="right"/>
      <w:pPr>
        <w:ind w:left="1800" w:hanging="180"/>
      </w:pPr>
    </w:lvl>
    <w:lvl w:ilvl="3" w:tplc="08168BBC" w:tentative="1">
      <w:start w:val="1"/>
      <w:numFmt w:val="decimal"/>
      <w:lvlText w:val="%4."/>
      <w:lvlJc w:val="left"/>
      <w:pPr>
        <w:ind w:left="2520" w:hanging="360"/>
      </w:pPr>
    </w:lvl>
    <w:lvl w:ilvl="4" w:tplc="443C4812" w:tentative="1">
      <w:start w:val="1"/>
      <w:numFmt w:val="lowerLetter"/>
      <w:lvlText w:val="%5."/>
      <w:lvlJc w:val="left"/>
      <w:pPr>
        <w:ind w:left="3240" w:hanging="360"/>
      </w:pPr>
    </w:lvl>
    <w:lvl w:ilvl="5" w:tplc="3796D0C0" w:tentative="1">
      <w:start w:val="1"/>
      <w:numFmt w:val="lowerRoman"/>
      <w:lvlText w:val="%6."/>
      <w:lvlJc w:val="right"/>
      <w:pPr>
        <w:ind w:left="3960" w:hanging="180"/>
      </w:pPr>
    </w:lvl>
    <w:lvl w:ilvl="6" w:tplc="DD92CEAA" w:tentative="1">
      <w:start w:val="1"/>
      <w:numFmt w:val="decimal"/>
      <w:lvlText w:val="%7."/>
      <w:lvlJc w:val="left"/>
      <w:pPr>
        <w:ind w:left="4680" w:hanging="360"/>
      </w:pPr>
    </w:lvl>
    <w:lvl w:ilvl="7" w:tplc="ECB0E358" w:tentative="1">
      <w:start w:val="1"/>
      <w:numFmt w:val="lowerLetter"/>
      <w:lvlText w:val="%8."/>
      <w:lvlJc w:val="left"/>
      <w:pPr>
        <w:ind w:left="5400" w:hanging="360"/>
      </w:pPr>
    </w:lvl>
    <w:lvl w:ilvl="8" w:tplc="5380B4C8" w:tentative="1">
      <w:start w:val="1"/>
      <w:numFmt w:val="lowerRoman"/>
      <w:lvlText w:val="%9."/>
      <w:lvlJc w:val="right"/>
      <w:pPr>
        <w:ind w:left="6120" w:hanging="180"/>
      </w:pPr>
    </w:lvl>
  </w:abstractNum>
  <w:abstractNum w:abstractNumId="21" w15:restartNumberingAfterBreak="0">
    <w:nsid w:val="533C6158"/>
    <w:multiLevelType w:val="hybridMultilevel"/>
    <w:tmpl w:val="50367B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5987403"/>
    <w:multiLevelType w:val="hybridMultilevel"/>
    <w:tmpl w:val="C094A5AA"/>
    <w:lvl w:ilvl="0" w:tplc="65B06E10">
      <w:numFmt w:val="bullet"/>
      <w:lvlText w:val="-"/>
      <w:lvlJc w:val="left"/>
      <w:pPr>
        <w:ind w:left="450" w:hanging="360"/>
      </w:pPr>
      <w:rPr>
        <w:rFonts w:ascii="Arial" w:eastAsia="Calibri" w:hAnsi="Arial" w:cs="B Mitra"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58921852"/>
    <w:multiLevelType w:val="hybridMultilevel"/>
    <w:tmpl w:val="2B024BE6"/>
    <w:lvl w:ilvl="0" w:tplc="8FF6799C">
      <w:start w:val="1"/>
      <w:numFmt w:val="decimal"/>
      <w:lvlText w:val="%1."/>
      <w:lvlJc w:val="left"/>
      <w:pPr>
        <w:ind w:left="540" w:hanging="360"/>
      </w:pPr>
    </w:lvl>
    <w:lvl w:ilvl="1" w:tplc="EC8C53E6" w:tentative="1">
      <w:start w:val="1"/>
      <w:numFmt w:val="lowerLetter"/>
      <w:lvlText w:val="%2."/>
      <w:lvlJc w:val="left"/>
      <w:pPr>
        <w:ind w:left="1260" w:hanging="360"/>
      </w:pPr>
    </w:lvl>
    <w:lvl w:ilvl="2" w:tplc="2C5C1296" w:tentative="1">
      <w:start w:val="1"/>
      <w:numFmt w:val="lowerRoman"/>
      <w:lvlText w:val="%3."/>
      <w:lvlJc w:val="right"/>
      <w:pPr>
        <w:ind w:left="1980" w:hanging="180"/>
      </w:pPr>
    </w:lvl>
    <w:lvl w:ilvl="3" w:tplc="665E896C">
      <w:start w:val="1"/>
      <w:numFmt w:val="decimal"/>
      <w:lvlText w:val="%4."/>
      <w:lvlJc w:val="left"/>
      <w:pPr>
        <w:ind w:left="360" w:hanging="360"/>
      </w:pPr>
    </w:lvl>
    <w:lvl w:ilvl="4" w:tplc="7AE06F1C" w:tentative="1">
      <w:start w:val="1"/>
      <w:numFmt w:val="lowerLetter"/>
      <w:lvlText w:val="%5."/>
      <w:lvlJc w:val="left"/>
      <w:pPr>
        <w:ind w:left="3420" w:hanging="360"/>
      </w:pPr>
    </w:lvl>
    <w:lvl w:ilvl="5" w:tplc="26BC3EA6" w:tentative="1">
      <w:start w:val="1"/>
      <w:numFmt w:val="lowerRoman"/>
      <w:lvlText w:val="%6."/>
      <w:lvlJc w:val="right"/>
      <w:pPr>
        <w:ind w:left="4140" w:hanging="180"/>
      </w:pPr>
    </w:lvl>
    <w:lvl w:ilvl="6" w:tplc="E7540B00" w:tentative="1">
      <w:start w:val="1"/>
      <w:numFmt w:val="decimal"/>
      <w:lvlText w:val="%7."/>
      <w:lvlJc w:val="left"/>
      <w:pPr>
        <w:ind w:left="4860" w:hanging="360"/>
      </w:pPr>
    </w:lvl>
    <w:lvl w:ilvl="7" w:tplc="7D5EE092" w:tentative="1">
      <w:start w:val="1"/>
      <w:numFmt w:val="lowerLetter"/>
      <w:lvlText w:val="%8."/>
      <w:lvlJc w:val="left"/>
      <w:pPr>
        <w:ind w:left="5580" w:hanging="360"/>
      </w:pPr>
    </w:lvl>
    <w:lvl w:ilvl="8" w:tplc="D1C89308" w:tentative="1">
      <w:start w:val="1"/>
      <w:numFmt w:val="lowerRoman"/>
      <w:lvlText w:val="%9."/>
      <w:lvlJc w:val="right"/>
      <w:pPr>
        <w:ind w:left="6300" w:hanging="180"/>
      </w:pPr>
    </w:lvl>
  </w:abstractNum>
  <w:abstractNum w:abstractNumId="24" w15:restartNumberingAfterBreak="0">
    <w:nsid w:val="596117C9"/>
    <w:multiLevelType w:val="hybridMultilevel"/>
    <w:tmpl w:val="B9F8D790"/>
    <w:lvl w:ilvl="0" w:tplc="65B06E10">
      <w:numFmt w:val="bullet"/>
      <w:lvlText w:val="-"/>
      <w:lvlJc w:val="left"/>
      <w:pPr>
        <w:ind w:left="720" w:hanging="360"/>
      </w:pPr>
      <w:rPr>
        <w:rFonts w:ascii="Arial" w:eastAsia="Calibri" w:hAnsi="Arial"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425FAD"/>
    <w:multiLevelType w:val="hybridMultilevel"/>
    <w:tmpl w:val="6654434C"/>
    <w:lvl w:ilvl="0" w:tplc="95B83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DF6952"/>
    <w:multiLevelType w:val="hybridMultilevel"/>
    <w:tmpl w:val="71400592"/>
    <w:lvl w:ilvl="0" w:tplc="0409000F">
      <w:start w:val="1"/>
      <w:numFmt w:val="decimal"/>
      <w:lvlText w:val="%1."/>
      <w:lvlJc w:val="left"/>
      <w:pPr>
        <w:ind w:left="502" w:hanging="360"/>
      </w:pPr>
      <w:rPr>
        <w:rFonts w:cs="Times New Roman"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15:restartNumberingAfterBreak="0">
    <w:nsid w:val="5FED6353"/>
    <w:multiLevelType w:val="hybridMultilevel"/>
    <w:tmpl w:val="10D6238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0945E48"/>
    <w:multiLevelType w:val="hybridMultilevel"/>
    <w:tmpl w:val="5D4CA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B33975"/>
    <w:multiLevelType w:val="hybridMultilevel"/>
    <w:tmpl w:val="F6AA6D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37F3847"/>
    <w:multiLevelType w:val="hybridMultilevel"/>
    <w:tmpl w:val="D83E6ECA"/>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1" w15:restartNumberingAfterBreak="0">
    <w:nsid w:val="69077E70"/>
    <w:multiLevelType w:val="hybridMultilevel"/>
    <w:tmpl w:val="C94866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F23F34"/>
    <w:multiLevelType w:val="hybridMultilevel"/>
    <w:tmpl w:val="FCC6DA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F983B6C"/>
    <w:multiLevelType w:val="hybridMultilevel"/>
    <w:tmpl w:val="34609A78"/>
    <w:lvl w:ilvl="0" w:tplc="7CE4DE00">
      <w:start w:val="1"/>
      <w:numFmt w:val="decimal"/>
      <w:lvlText w:val="%1."/>
      <w:lvlJc w:val="left"/>
      <w:pPr>
        <w:ind w:left="927" w:hanging="360"/>
      </w:pPr>
      <w:rPr>
        <w:b/>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FB21DB8"/>
    <w:multiLevelType w:val="hybridMultilevel"/>
    <w:tmpl w:val="B96AA14E"/>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12"/>
  </w:num>
  <w:num w:numId="2">
    <w:abstractNumId w:val="16"/>
  </w:num>
  <w:num w:numId="3">
    <w:abstractNumId w:val="27"/>
  </w:num>
  <w:num w:numId="4">
    <w:abstractNumId w:val="1"/>
  </w:num>
  <w:num w:numId="5">
    <w:abstractNumId w:val="2"/>
  </w:num>
  <w:num w:numId="6">
    <w:abstractNumId w:val="15"/>
  </w:num>
  <w:num w:numId="7">
    <w:abstractNumId w:val="21"/>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18"/>
  </w:num>
  <w:num w:numId="11">
    <w:abstractNumId w:val="7"/>
  </w:num>
  <w:num w:numId="12">
    <w:abstractNumId w:val="5"/>
  </w:num>
  <w:num w:numId="13">
    <w:abstractNumId w:val="9"/>
  </w:num>
  <w:num w:numId="14">
    <w:abstractNumId w:val="31"/>
  </w:num>
  <w:num w:numId="15">
    <w:abstractNumId w:val="26"/>
  </w:num>
  <w:num w:numId="16">
    <w:abstractNumId w:val="32"/>
  </w:num>
  <w:num w:numId="17">
    <w:abstractNumId w:val="33"/>
  </w:num>
  <w:num w:numId="18">
    <w:abstractNumId w:val="28"/>
  </w:num>
  <w:num w:numId="19">
    <w:abstractNumId w:val="6"/>
  </w:num>
  <w:num w:numId="20">
    <w:abstractNumId w:val="8"/>
  </w:num>
  <w:num w:numId="21">
    <w:abstractNumId w:val="17"/>
  </w:num>
  <w:num w:numId="22">
    <w:abstractNumId w:val="13"/>
  </w:num>
  <w:num w:numId="23">
    <w:abstractNumId w:val="10"/>
  </w:num>
  <w:num w:numId="24">
    <w:abstractNumId w:val="30"/>
  </w:num>
  <w:num w:numId="25">
    <w:abstractNumId w:val="25"/>
  </w:num>
  <w:num w:numId="26">
    <w:abstractNumId w:val="29"/>
  </w:num>
  <w:num w:numId="27">
    <w:abstractNumId w:val="11"/>
  </w:num>
  <w:num w:numId="28">
    <w:abstractNumId w:val="0"/>
  </w:num>
  <w:num w:numId="29">
    <w:abstractNumId w:val="4"/>
  </w:num>
  <w:num w:numId="30">
    <w:abstractNumId w:val="19"/>
  </w:num>
  <w:num w:numId="31">
    <w:abstractNumId w:val="14"/>
  </w:num>
  <w:num w:numId="32">
    <w:abstractNumId w:val="24"/>
  </w:num>
  <w:num w:numId="33">
    <w:abstractNumId w:val="22"/>
  </w:num>
  <w:num w:numId="34">
    <w:abstractNumId w:val="23"/>
  </w:num>
  <w:num w:numId="35">
    <w:abstractNumId w:val="20"/>
  </w:num>
  <w:num w:numId="36">
    <w:abstractNumId w:val="3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181"/>
  <w:displayHorizontalDrawingGridEvery w:val="2"/>
  <w:displayVerticalDrawingGridEvery w:val="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3363"/>
    <w:rsid w:val="00000BBF"/>
    <w:rsid w:val="000011F4"/>
    <w:rsid w:val="00001D1B"/>
    <w:rsid w:val="00002435"/>
    <w:rsid w:val="000025FA"/>
    <w:rsid w:val="00004679"/>
    <w:rsid w:val="000050A3"/>
    <w:rsid w:val="00005195"/>
    <w:rsid w:val="0000662D"/>
    <w:rsid w:val="000075BA"/>
    <w:rsid w:val="000079FA"/>
    <w:rsid w:val="00007F5D"/>
    <w:rsid w:val="0001110A"/>
    <w:rsid w:val="00011877"/>
    <w:rsid w:val="00013E84"/>
    <w:rsid w:val="00015ED5"/>
    <w:rsid w:val="00017202"/>
    <w:rsid w:val="00020331"/>
    <w:rsid w:val="000210C0"/>
    <w:rsid w:val="000216A5"/>
    <w:rsid w:val="00021C83"/>
    <w:rsid w:val="00021FFF"/>
    <w:rsid w:val="00023E1F"/>
    <w:rsid w:val="0002476D"/>
    <w:rsid w:val="00026DB7"/>
    <w:rsid w:val="00030560"/>
    <w:rsid w:val="00030E24"/>
    <w:rsid w:val="00031EE1"/>
    <w:rsid w:val="000325D7"/>
    <w:rsid w:val="0003287A"/>
    <w:rsid w:val="00034966"/>
    <w:rsid w:val="000359AA"/>
    <w:rsid w:val="00037C62"/>
    <w:rsid w:val="00040552"/>
    <w:rsid w:val="000412C6"/>
    <w:rsid w:val="00041329"/>
    <w:rsid w:val="0004260C"/>
    <w:rsid w:val="0004266B"/>
    <w:rsid w:val="00043148"/>
    <w:rsid w:val="000443DA"/>
    <w:rsid w:val="0004444C"/>
    <w:rsid w:val="00044721"/>
    <w:rsid w:val="00044BEF"/>
    <w:rsid w:val="00045E49"/>
    <w:rsid w:val="00045EAB"/>
    <w:rsid w:val="00046CCA"/>
    <w:rsid w:val="00053DF3"/>
    <w:rsid w:val="0005459F"/>
    <w:rsid w:val="00054D39"/>
    <w:rsid w:val="00057304"/>
    <w:rsid w:val="00057AD6"/>
    <w:rsid w:val="000623CE"/>
    <w:rsid w:val="00064779"/>
    <w:rsid w:val="00066D74"/>
    <w:rsid w:val="000701A5"/>
    <w:rsid w:val="0007419E"/>
    <w:rsid w:val="00074819"/>
    <w:rsid w:val="000749B5"/>
    <w:rsid w:val="00074E2C"/>
    <w:rsid w:val="0007511C"/>
    <w:rsid w:val="0007689F"/>
    <w:rsid w:val="00077E0C"/>
    <w:rsid w:val="00077F3A"/>
    <w:rsid w:val="00077FA2"/>
    <w:rsid w:val="00080598"/>
    <w:rsid w:val="00082210"/>
    <w:rsid w:val="0008238D"/>
    <w:rsid w:val="0008334B"/>
    <w:rsid w:val="00083F58"/>
    <w:rsid w:val="000845DF"/>
    <w:rsid w:val="00084C99"/>
    <w:rsid w:val="00085182"/>
    <w:rsid w:val="00086397"/>
    <w:rsid w:val="00086ECC"/>
    <w:rsid w:val="000878FE"/>
    <w:rsid w:val="000907FD"/>
    <w:rsid w:val="00090B58"/>
    <w:rsid w:val="000925E9"/>
    <w:rsid w:val="00095782"/>
    <w:rsid w:val="0009657B"/>
    <w:rsid w:val="00096A58"/>
    <w:rsid w:val="00096D1A"/>
    <w:rsid w:val="00097A0B"/>
    <w:rsid w:val="00097D80"/>
    <w:rsid w:val="000A0AD5"/>
    <w:rsid w:val="000A308A"/>
    <w:rsid w:val="000A44A2"/>
    <w:rsid w:val="000A44F9"/>
    <w:rsid w:val="000A4913"/>
    <w:rsid w:val="000A5E12"/>
    <w:rsid w:val="000A61BB"/>
    <w:rsid w:val="000A6CFE"/>
    <w:rsid w:val="000A7A20"/>
    <w:rsid w:val="000A7E71"/>
    <w:rsid w:val="000B0DD2"/>
    <w:rsid w:val="000B2C62"/>
    <w:rsid w:val="000B4DE9"/>
    <w:rsid w:val="000B51C8"/>
    <w:rsid w:val="000B53BC"/>
    <w:rsid w:val="000B6B74"/>
    <w:rsid w:val="000B7071"/>
    <w:rsid w:val="000B7D58"/>
    <w:rsid w:val="000C032F"/>
    <w:rsid w:val="000C1772"/>
    <w:rsid w:val="000C2FA4"/>
    <w:rsid w:val="000C3394"/>
    <w:rsid w:val="000C362B"/>
    <w:rsid w:val="000C5E06"/>
    <w:rsid w:val="000C7054"/>
    <w:rsid w:val="000D2DE4"/>
    <w:rsid w:val="000D4CC3"/>
    <w:rsid w:val="000D4F8C"/>
    <w:rsid w:val="000D56A5"/>
    <w:rsid w:val="000D6E14"/>
    <w:rsid w:val="000D7485"/>
    <w:rsid w:val="000E18AC"/>
    <w:rsid w:val="000E283B"/>
    <w:rsid w:val="000E2CDA"/>
    <w:rsid w:val="000E3337"/>
    <w:rsid w:val="000E37AD"/>
    <w:rsid w:val="000E381A"/>
    <w:rsid w:val="000E3ACC"/>
    <w:rsid w:val="000E3E6E"/>
    <w:rsid w:val="000E3F7C"/>
    <w:rsid w:val="000E4545"/>
    <w:rsid w:val="000E475C"/>
    <w:rsid w:val="000E7DA6"/>
    <w:rsid w:val="000F0D04"/>
    <w:rsid w:val="000F134D"/>
    <w:rsid w:val="000F18BD"/>
    <w:rsid w:val="000F3A49"/>
    <w:rsid w:val="000F4A5A"/>
    <w:rsid w:val="000F5EB0"/>
    <w:rsid w:val="00100F90"/>
    <w:rsid w:val="001017EC"/>
    <w:rsid w:val="0010212B"/>
    <w:rsid w:val="00102151"/>
    <w:rsid w:val="001024FE"/>
    <w:rsid w:val="00102AE5"/>
    <w:rsid w:val="001067F6"/>
    <w:rsid w:val="00107894"/>
    <w:rsid w:val="0011288C"/>
    <w:rsid w:val="0011538D"/>
    <w:rsid w:val="001156DD"/>
    <w:rsid w:val="001168CB"/>
    <w:rsid w:val="0011761A"/>
    <w:rsid w:val="0012118E"/>
    <w:rsid w:val="0012144C"/>
    <w:rsid w:val="001219BF"/>
    <w:rsid w:val="001228FE"/>
    <w:rsid w:val="00124039"/>
    <w:rsid w:val="0012464B"/>
    <w:rsid w:val="00124796"/>
    <w:rsid w:val="00124FAE"/>
    <w:rsid w:val="0012650F"/>
    <w:rsid w:val="001278F7"/>
    <w:rsid w:val="00127EC2"/>
    <w:rsid w:val="001309A3"/>
    <w:rsid w:val="00130F0F"/>
    <w:rsid w:val="00131A75"/>
    <w:rsid w:val="0013348A"/>
    <w:rsid w:val="001350D6"/>
    <w:rsid w:val="00135470"/>
    <w:rsid w:val="00135712"/>
    <w:rsid w:val="0013747E"/>
    <w:rsid w:val="001402CC"/>
    <w:rsid w:val="00141387"/>
    <w:rsid w:val="001414EB"/>
    <w:rsid w:val="0014187F"/>
    <w:rsid w:val="001420EE"/>
    <w:rsid w:val="0014273E"/>
    <w:rsid w:val="00142C33"/>
    <w:rsid w:val="0014414E"/>
    <w:rsid w:val="00150EC2"/>
    <w:rsid w:val="00151249"/>
    <w:rsid w:val="001519E1"/>
    <w:rsid w:val="001524DC"/>
    <w:rsid w:val="00152572"/>
    <w:rsid w:val="00152B8F"/>
    <w:rsid w:val="00154289"/>
    <w:rsid w:val="001547B5"/>
    <w:rsid w:val="001549F6"/>
    <w:rsid w:val="001557FE"/>
    <w:rsid w:val="00155F70"/>
    <w:rsid w:val="00156E88"/>
    <w:rsid w:val="00157722"/>
    <w:rsid w:val="001579F3"/>
    <w:rsid w:val="0016067A"/>
    <w:rsid w:val="00160776"/>
    <w:rsid w:val="00160D4E"/>
    <w:rsid w:val="00161A6D"/>
    <w:rsid w:val="00162BAC"/>
    <w:rsid w:val="00165055"/>
    <w:rsid w:val="001665DD"/>
    <w:rsid w:val="00166886"/>
    <w:rsid w:val="00167C2E"/>
    <w:rsid w:val="0017175C"/>
    <w:rsid w:val="001722A3"/>
    <w:rsid w:val="00174138"/>
    <w:rsid w:val="00174FCC"/>
    <w:rsid w:val="00176361"/>
    <w:rsid w:val="001766DA"/>
    <w:rsid w:val="001769BD"/>
    <w:rsid w:val="00176A0A"/>
    <w:rsid w:val="00176EF9"/>
    <w:rsid w:val="00177041"/>
    <w:rsid w:val="00177454"/>
    <w:rsid w:val="0017789C"/>
    <w:rsid w:val="00177BE7"/>
    <w:rsid w:val="00177D20"/>
    <w:rsid w:val="00177D70"/>
    <w:rsid w:val="00181749"/>
    <w:rsid w:val="00182568"/>
    <w:rsid w:val="00182935"/>
    <w:rsid w:val="00182F80"/>
    <w:rsid w:val="001834EE"/>
    <w:rsid w:val="001835AF"/>
    <w:rsid w:val="001846FA"/>
    <w:rsid w:val="00184D4A"/>
    <w:rsid w:val="00186B57"/>
    <w:rsid w:val="00187655"/>
    <w:rsid w:val="00187DD0"/>
    <w:rsid w:val="001900BE"/>
    <w:rsid w:val="001923D6"/>
    <w:rsid w:val="00192679"/>
    <w:rsid w:val="00193148"/>
    <w:rsid w:val="001936C9"/>
    <w:rsid w:val="00194BBB"/>
    <w:rsid w:val="001A1BAC"/>
    <w:rsid w:val="001A3A9A"/>
    <w:rsid w:val="001A3B69"/>
    <w:rsid w:val="001A4A40"/>
    <w:rsid w:val="001A50FB"/>
    <w:rsid w:val="001A72B8"/>
    <w:rsid w:val="001B0634"/>
    <w:rsid w:val="001B09B0"/>
    <w:rsid w:val="001B1F15"/>
    <w:rsid w:val="001B2E9B"/>
    <w:rsid w:val="001B5598"/>
    <w:rsid w:val="001B5BEE"/>
    <w:rsid w:val="001B77C0"/>
    <w:rsid w:val="001C58FF"/>
    <w:rsid w:val="001C593C"/>
    <w:rsid w:val="001D035B"/>
    <w:rsid w:val="001D2F05"/>
    <w:rsid w:val="001D3F3A"/>
    <w:rsid w:val="001D431C"/>
    <w:rsid w:val="001D4EC6"/>
    <w:rsid w:val="001D5925"/>
    <w:rsid w:val="001D60E8"/>
    <w:rsid w:val="001E0D04"/>
    <w:rsid w:val="001E0D79"/>
    <w:rsid w:val="001E1409"/>
    <w:rsid w:val="001E1D6D"/>
    <w:rsid w:val="001E21BF"/>
    <w:rsid w:val="001E2BB0"/>
    <w:rsid w:val="001E38D9"/>
    <w:rsid w:val="001E45DA"/>
    <w:rsid w:val="001E4ADE"/>
    <w:rsid w:val="001E5479"/>
    <w:rsid w:val="001E5D14"/>
    <w:rsid w:val="001E6B21"/>
    <w:rsid w:val="001F077A"/>
    <w:rsid w:val="001F141B"/>
    <w:rsid w:val="001F220E"/>
    <w:rsid w:val="001F55A4"/>
    <w:rsid w:val="001F6131"/>
    <w:rsid w:val="001F6785"/>
    <w:rsid w:val="001F7B10"/>
    <w:rsid w:val="00200943"/>
    <w:rsid w:val="00202E4E"/>
    <w:rsid w:val="00203A57"/>
    <w:rsid w:val="00203B7B"/>
    <w:rsid w:val="00203E82"/>
    <w:rsid w:val="002045FF"/>
    <w:rsid w:val="00205855"/>
    <w:rsid w:val="00206BE1"/>
    <w:rsid w:val="002107A5"/>
    <w:rsid w:val="00212051"/>
    <w:rsid w:val="00212680"/>
    <w:rsid w:val="00213080"/>
    <w:rsid w:val="0021315A"/>
    <w:rsid w:val="00213330"/>
    <w:rsid w:val="0021420D"/>
    <w:rsid w:val="00214935"/>
    <w:rsid w:val="00216271"/>
    <w:rsid w:val="0022062B"/>
    <w:rsid w:val="0022116F"/>
    <w:rsid w:val="002219F9"/>
    <w:rsid w:val="002226F2"/>
    <w:rsid w:val="002231BD"/>
    <w:rsid w:val="00224594"/>
    <w:rsid w:val="00224A57"/>
    <w:rsid w:val="00225A48"/>
    <w:rsid w:val="00226708"/>
    <w:rsid w:val="00230C8A"/>
    <w:rsid w:val="0023185E"/>
    <w:rsid w:val="0023280D"/>
    <w:rsid w:val="00232AE5"/>
    <w:rsid w:val="002338B4"/>
    <w:rsid w:val="00233A16"/>
    <w:rsid w:val="00233C17"/>
    <w:rsid w:val="00234C18"/>
    <w:rsid w:val="0023586A"/>
    <w:rsid w:val="00235E21"/>
    <w:rsid w:val="00235ED7"/>
    <w:rsid w:val="0023625F"/>
    <w:rsid w:val="00242206"/>
    <w:rsid w:val="00243257"/>
    <w:rsid w:val="00243B92"/>
    <w:rsid w:val="00243CEB"/>
    <w:rsid w:val="00243EB8"/>
    <w:rsid w:val="0024508E"/>
    <w:rsid w:val="002454D9"/>
    <w:rsid w:val="00245B41"/>
    <w:rsid w:val="002477B0"/>
    <w:rsid w:val="00250493"/>
    <w:rsid w:val="00255454"/>
    <w:rsid w:val="00257D0C"/>
    <w:rsid w:val="00260511"/>
    <w:rsid w:val="00260604"/>
    <w:rsid w:val="00260A17"/>
    <w:rsid w:val="00263024"/>
    <w:rsid w:val="00263FCD"/>
    <w:rsid w:val="00264D5D"/>
    <w:rsid w:val="00265D04"/>
    <w:rsid w:val="00266C74"/>
    <w:rsid w:val="002705BD"/>
    <w:rsid w:val="00270C42"/>
    <w:rsid w:val="00271555"/>
    <w:rsid w:val="002722ED"/>
    <w:rsid w:val="00273AC9"/>
    <w:rsid w:val="00276645"/>
    <w:rsid w:val="00276990"/>
    <w:rsid w:val="00277DBF"/>
    <w:rsid w:val="0028017C"/>
    <w:rsid w:val="00280CE7"/>
    <w:rsid w:val="00281318"/>
    <w:rsid w:val="00282E9C"/>
    <w:rsid w:val="0028343B"/>
    <w:rsid w:val="0028442C"/>
    <w:rsid w:val="002848D4"/>
    <w:rsid w:val="00285588"/>
    <w:rsid w:val="00287041"/>
    <w:rsid w:val="00290CEE"/>
    <w:rsid w:val="00291180"/>
    <w:rsid w:val="00293066"/>
    <w:rsid w:val="00295E05"/>
    <w:rsid w:val="002961F4"/>
    <w:rsid w:val="002969F4"/>
    <w:rsid w:val="00296FF9"/>
    <w:rsid w:val="0029739C"/>
    <w:rsid w:val="002A0064"/>
    <w:rsid w:val="002A0E0C"/>
    <w:rsid w:val="002A25F6"/>
    <w:rsid w:val="002A3B01"/>
    <w:rsid w:val="002A5B5C"/>
    <w:rsid w:val="002A6462"/>
    <w:rsid w:val="002A665A"/>
    <w:rsid w:val="002A71FD"/>
    <w:rsid w:val="002B0475"/>
    <w:rsid w:val="002B0535"/>
    <w:rsid w:val="002B1B90"/>
    <w:rsid w:val="002B1BAC"/>
    <w:rsid w:val="002B3523"/>
    <w:rsid w:val="002B3639"/>
    <w:rsid w:val="002B4F95"/>
    <w:rsid w:val="002B5013"/>
    <w:rsid w:val="002B5750"/>
    <w:rsid w:val="002B68B1"/>
    <w:rsid w:val="002B7088"/>
    <w:rsid w:val="002C0551"/>
    <w:rsid w:val="002C0F7D"/>
    <w:rsid w:val="002C17A3"/>
    <w:rsid w:val="002C198F"/>
    <w:rsid w:val="002C1A45"/>
    <w:rsid w:val="002C61C6"/>
    <w:rsid w:val="002C6208"/>
    <w:rsid w:val="002D19A0"/>
    <w:rsid w:val="002D7952"/>
    <w:rsid w:val="002D7C12"/>
    <w:rsid w:val="002E1CBB"/>
    <w:rsid w:val="002E69F0"/>
    <w:rsid w:val="002E7533"/>
    <w:rsid w:val="002F00C7"/>
    <w:rsid w:val="002F0408"/>
    <w:rsid w:val="002F179D"/>
    <w:rsid w:val="002F3024"/>
    <w:rsid w:val="002F32D1"/>
    <w:rsid w:val="002F3772"/>
    <w:rsid w:val="002F4094"/>
    <w:rsid w:val="002F55C8"/>
    <w:rsid w:val="002F796F"/>
    <w:rsid w:val="00300EE3"/>
    <w:rsid w:val="00301CE3"/>
    <w:rsid w:val="00305CF4"/>
    <w:rsid w:val="003068E7"/>
    <w:rsid w:val="00307AFD"/>
    <w:rsid w:val="00307CC4"/>
    <w:rsid w:val="00310ABB"/>
    <w:rsid w:val="003128C3"/>
    <w:rsid w:val="00313A9D"/>
    <w:rsid w:val="00313E22"/>
    <w:rsid w:val="00314765"/>
    <w:rsid w:val="00314EB9"/>
    <w:rsid w:val="003151ED"/>
    <w:rsid w:val="0031524B"/>
    <w:rsid w:val="0031685A"/>
    <w:rsid w:val="00317608"/>
    <w:rsid w:val="00317B4D"/>
    <w:rsid w:val="003202AF"/>
    <w:rsid w:val="003230D4"/>
    <w:rsid w:val="00323729"/>
    <w:rsid w:val="00323950"/>
    <w:rsid w:val="00325195"/>
    <w:rsid w:val="00325825"/>
    <w:rsid w:val="0033025E"/>
    <w:rsid w:val="00330AEA"/>
    <w:rsid w:val="00330E70"/>
    <w:rsid w:val="003314FC"/>
    <w:rsid w:val="00331F84"/>
    <w:rsid w:val="00332E2D"/>
    <w:rsid w:val="00336ABF"/>
    <w:rsid w:val="00340B39"/>
    <w:rsid w:val="00340C42"/>
    <w:rsid w:val="00341814"/>
    <w:rsid w:val="003426F1"/>
    <w:rsid w:val="003429E4"/>
    <w:rsid w:val="00343BCD"/>
    <w:rsid w:val="003449C4"/>
    <w:rsid w:val="00346EC9"/>
    <w:rsid w:val="00350369"/>
    <w:rsid w:val="003520B6"/>
    <w:rsid w:val="00352478"/>
    <w:rsid w:val="00352628"/>
    <w:rsid w:val="00352ED6"/>
    <w:rsid w:val="00354BCA"/>
    <w:rsid w:val="00356F92"/>
    <w:rsid w:val="00357595"/>
    <w:rsid w:val="00357B02"/>
    <w:rsid w:val="00357FA1"/>
    <w:rsid w:val="00360A9B"/>
    <w:rsid w:val="00362C90"/>
    <w:rsid w:val="00364708"/>
    <w:rsid w:val="00366860"/>
    <w:rsid w:val="003713B0"/>
    <w:rsid w:val="00373686"/>
    <w:rsid w:val="0037395C"/>
    <w:rsid w:val="0037431D"/>
    <w:rsid w:val="00374CB4"/>
    <w:rsid w:val="0037507A"/>
    <w:rsid w:val="0037535C"/>
    <w:rsid w:val="00375DF5"/>
    <w:rsid w:val="00376445"/>
    <w:rsid w:val="00380A29"/>
    <w:rsid w:val="003813F8"/>
    <w:rsid w:val="00381D6A"/>
    <w:rsid w:val="003821A2"/>
    <w:rsid w:val="00382B19"/>
    <w:rsid w:val="0038351A"/>
    <w:rsid w:val="00384B09"/>
    <w:rsid w:val="00384FEC"/>
    <w:rsid w:val="0038614E"/>
    <w:rsid w:val="00387A37"/>
    <w:rsid w:val="00390D19"/>
    <w:rsid w:val="00391F1B"/>
    <w:rsid w:val="00392917"/>
    <w:rsid w:val="00393AB8"/>
    <w:rsid w:val="00393C28"/>
    <w:rsid w:val="0039504A"/>
    <w:rsid w:val="003951D7"/>
    <w:rsid w:val="00396E13"/>
    <w:rsid w:val="00396E80"/>
    <w:rsid w:val="00397AAF"/>
    <w:rsid w:val="003A0115"/>
    <w:rsid w:val="003A0693"/>
    <w:rsid w:val="003A07C4"/>
    <w:rsid w:val="003A08CF"/>
    <w:rsid w:val="003A0E2E"/>
    <w:rsid w:val="003A1A41"/>
    <w:rsid w:val="003A28C8"/>
    <w:rsid w:val="003A3228"/>
    <w:rsid w:val="003A42B3"/>
    <w:rsid w:val="003A44FC"/>
    <w:rsid w:val="003A48E6"/>
    <w:rsid w:val="003A5179"/>
    <w:rsid w:val="003A5649"/>
    <w:rsid w:val="003A7C90"/>
    <w:rsid w:val="003B0461"/>
    <w:rsid w:val="003B1F08"/>
    <w:rsid w:val="003B4B3D"/>
    <w:rsid w:val="003B5246"/>
    <w:rsid w:val="003B6A57"/>
    <w:rsid w:val="003C0017"/>
    <w:rsid w:val="003C0203"/>
    <w:rsid w:val="003C2B98"/>
    <w:rsid w:val="003C3108"/>
    <w:rsid w:val="003C533A"/>
    <w:rsid w:val="003C5D77"/>
    <w:rsid w:val="003C5F34"/>
    <w:rsid w:val="003C684A"/>
    <w:rsid w:val="003C6B04"/>
    <w:rsid w:val="003C7458"/>
    <w:rsid w:val="003C7E5D"/>
    <w:rsid w:val="003D1216"/>
    <w:rsid w:val="003D15C1"/>
    <w:rsid w:val="003D22C9"/>
    <w:rsid w:val="003D247A"/>
    <w:rsid w:val="003D3198"/>
    <w:rsid w:val="003D3275"/>
    <w:rsid w:val="003D3770"/>
    <w:rsid w:val="003D3B89"/>
    <w:rsid w:val="003D644C"/>
    <w:rsid w:val="003D7BC3"/>
    <w:rsid w:val="003E018E"/>
    <w:rsid w:val="003E172D"/>
    <w:rsid w:val="003E1CC6"/>
    <w:rsid w:val="003E2A3A"/>
    <w:rsid w:val="003E3E58"/>
    <w:rsid w:val="003E4E50"/>
    <w:rsid w:val="003E5A9D"/>
    <w:rsid w:val="003E5D1C"/>
    <w:rsid w:val="003E670A"/>
    <w:rsid w:val="003F0A16"/>
    <w:rsid w:val="003F2CA6"/>
    <w:rsid w:val="003F2DAA"/>
    <w:rsid w:val="003F4AC1"/>
    <w:rsid w:val="003F5935"/>
    <w:rsid w:val="003F7584"/>
    <w:rsid w:val="004019CC"/>
    <w:rsid w:val="00402077"/>
    <w:rsid w:val="00402566"/>
    <w:rsid w:val="004025FF"/>
    <w:rsid w:val="004031D0"/>
    <w:rsid w:val="0040346D"/>
    <w:rsid w:val="00403712"/>
    <w:rsid w:val="00403C54"/>
    <w:rsid w:val="00405E83"/>
    <w:rsid w:val="0040607F"/>
    <w:rsid w:val="00406960"/>
    <w:rsid w:val="00407227"/>
    <w:rsid w:val="00410A5D"/>
    <w:rsid w:val="00410F16"/>
    <w:rsid w:val="00411B50"/>
    <w:rsid w:val="004129F6"/>
    <w:rsid w:val="00413A0B"/>
    <w:rsid w:val="00414907"/>
    <w:rsid w:val="0041557C"/>
    <w:rsid w:val="00417669"/>
    <w:rsid w:val="00420A9E"/>
    <w:rsid w:val="004221F5"/>
    <w:rsid w:val="00422E47"/>
    <w:rsid w:val="004233E0"/>
    <w:rsid w:val="00423A74"/>
    <w:rsid w:val="00423C99"/>
    <w:rsid w:val="0042407E"/>
    <w:rsid w:val="0042534A"/>
    <w:rsid w:val="0042613F"/>
    <w:rsid w:val="00426AC1"/>
    <w:rsid w:val="00427107"/>
    <w:rsid w:val="00431789"/>
    <w:rsid w:val="00431934"/>
    <w:rsid w:val="00433F97"/>
    <w:rsid w:val="00436CA2"/>
    <w:rsid w:val="00437A17"/>
    <w:rsid w:val="0044154E"/>
    <w:rsid w:val="00443B82"/>
    <w:rsid w:val="00443BEE"/>
    <w:rsid w:val="004441D1"/>
    <w:rsid w:val="004447B4"/>
    <w:rsid w:val="00444C86"/>
    <w:rsid w:val="00445668"/>
    <w:rsid w:val="00446A0A"/>
    <w:rsid w:val="00450673"/>
    <w:rsid w:val="00451765"/>
    <w:rsid w:val="00452C6E"/>
    <w:rsid w:val="0045334D"/>
    <w:rsid w:val="00453E10"/>
    <w:rsid w:val="004542A6"/>
    <w:rsid w:val="00455524"/>
    <w:rsid w:val="00455599"/>
    <w:rsid w:val="00456908"/>
    <w:rsid w:val="00457BE5"/>
    <w:rsid w:val="004605C8"/>
    <w:rsid w:val="00460BEC"/>
    <w:rsid w:val="004612DB"/>
    <w:rsid w:val="004613DA"/>
    <w:rsid w:val="0046174F"/>
    <w:rsid w:val="00461774"/>
    <w:rsid w:val="00462FB3"/>
    <w:rsid w:val="00463A12"/>
    <w:rsid w:val="00467B74"/>
    <w:rsid w:val="00467E98"/>
    <w:rsid w:val="00471C16"/>
    <w:rsid w:val="00471EAB"/>
    <w:rsid w:val="00472776"/>
    <w:rsid w:val="00472DBD"/>
    <w:rsid w:val="0047428A"/>
    <w:rsid w:val="00476C5E"/>
    <w:rsid w:val="00477628"/>
    <w:rsid w:val="00481902"/>
    <w:rsid w:val="0048219A"/>
    <w:rsid w:val="00482730"/>
    <w:rsid w:val="0048292F"/>
    <w:rsid w:val="00484087"/>
    <w:rsid w:val="00484A37"/>
    <w:rsid w:val="00485393"/>
    <w:rsid w:val="00485656"/>
    <w:rsid w:val="00485936"/>
    <w:rsid w:val="004865CB"/>
    <w:rsid w:val="00486784"/>
    <w:rsid w:val="0048714F"/>
    <w:rsid w:val="00487204"/>
    <w:rsid w:val="004873B4"/>
    <w:rsid w:val="0049015E"/>
    <w:rsid w:val="00490260"/>
    <w:rsid w:val="00490BF6"/>
    <w:rsid w:val="0049106C"/>
    <w:rsid w:val="00493972"/>
    <w:rsid w:val="00497440"/>
    <w:rsid w:val="004A2512"/>
    <w:rsid w:val="004A26B9"/>
    <w:rsid w:val="004A2A6C"/>
    <w:rsid w:val="004A3214"/>
    <w:rsid w:val="004A5544"/>
    <w:rsid w:val="004B1782"/>
    <w:rsid w:val="004B2564"/>
    <w:rsid w:val="004B5761"/>
    <w:rsid w:val="004B638C"/>
    <w:rsid w:val="004B6F42"/>
    <w:rsid w:val="004B765E"/>
    <w:rsid w:val="004C083C"/>
    <w:rsid w:val="004C1C81"/>
    <w:rsid w:val="004C20CD"/>
    <w:rsid w:val="004C227A"/>
    <w:rsid w:val="004C2362"/>
    <w:rsid w:val="004C3B5F"/>
    <w:rsid w:val="004C4C8E"/>
    <w:rsid w:val="004C5937"/>
    <w:rsid w:val="004C5FB7"/>
    <w:rsid w:val="004D178D"/>
    <w:rsid w:val="004D3B82"/>
    <w:rsid w:val="004D5982"/>
    <w:rsid w:val="004D5A16"/>
    <w:rsid w:val="004D782F"/>
    <w:rsid w:val="004D7867"/>
    <w:rsid w:val="004D7ADD"/>
    <w:rsid w:val="004E0037"/>
    <w:rsid w:val="004E1130"/>
    <w:rsid w:val="004E117B"/>
    <w:rsid w:val="004E3BEA"/>
    <w:rsid w:val="004E4987"/>
    <w:rsid w:val="004E4FBA"/>
    <w:rsid w:val="004E54DB"/>
    <w:rsid w:val="004E6DFE"/>
    <w:rsid w:val="004E6F09"/>
    <w:rsid w:val="004F0552"/>
    <w:rsid w:val="004F1634"/>
    <w:rsid w:val="004F1B84"/>
    <w:rsid w:val="004F1FDD"/>
    <w:rsid w:val="004F3FBA"/>
    <w:rsid w:val="004F4F5A"/>
    <w:rsid w:val="004F5C00"/>
    <w:rsid w:val="004F7822"/>
    <w:rsid w:val="004F7B8A"/>
    <w:rsid w:val="00500069"/>
    <w:rsid w:val="00501C77"/>
    <w:rsid w:val="00502870"/>
    <w:rsid w:val="0050332B"/>
    <w:rsid w:val="00503E93"/>
    <w:rsid w:val="0050406A"/>
    <w:rsid w:val="005045D3"/>
    <w:rsid w:val="00504F8A"/>
    <w:rsid w:val="00505937"/>
    <w:rsid w:val="00505EA5"/>
    <w:rsid w:val="00505EE7"/>
    <w:rsid w:val="005067F1"/>
    <w:rsid w:val="00506837"/>
    <w:rsid w:val="00507CFE"/>
    <w:rsid w:val="00510136"/>
    <w:rsid w:val="005106F6"/>
    <w:rsid w:val="0051148C"/>
    <w:rsid w:val="005118F6"/>
    <w:rsid w:val="00512479"/>
    <w:rsid w:val="005129A9"/>
    <w:rsid w:val="005131FB"/>
    <w:rsid w:val="00513F30"/>
    <w:rsid w:val="00516F1F"/>
    <w:rsid w:val="00520F83"/>
    <w:rsid w:val="00521A53"/>
    <w:rsid w:val="00521AFA"/>
    <w:rsid w:val="00521BFC"/>
    <w:rsid w:val="00522649"/>
    <w:rsid w:val="00522C21"/>
    <w:rsid w:val="00523777"/>
    <w:rsid w:val="00523B9A"/>
    <w:rsid w:val="00525037"/>
    <w:rsid w:val="00525C43"/>
    <w:rsid w:val="00525CAD"/>
    <w:rsid w:val="00525FC9"/>
    <w:rsid w:val="00526138"/>
    <w:rsid w:val="005270FE"/>
    <w:rsid w:val="0052793E"/>
    <w:rsid w:val="00532E69"/>
    <w:rsid w:val="00535294"/>
    <w:rsid w:val="00535D97"/>
    <w:rsid w:val="00542C71"/>
    <w:rsid w:val="00547457"/>
    <w:rsid w:val="0054757C"/>
    <w:rsid w:val="00547D20"/>
    <w:rsid w:val="00551441"/>
    <w:rsid w:val="005538AA"/>
    <w:rsid w:val="00553AFB"/>
    <w:rsid w:val="00553E03"/>
    <w:rsid w:val="00553EA9"/>
    <w:rsid w:val="005544CA"/>
    <w:rsid w:val="005547C0"/>
    <w:rsid w:val="005556C7"/>
    <w:rsid w:val="005572B8"/>
    <w:rsid w:val="0056012F"/>
    <w:rsid w:val="0056099B"/>
    <w:rsid w:val="00560DCE"/>
    <w:rsid w:val="00560E86"/>
    <w:rsid w:val="0056151D"/>
    <w:rsid w:val="00562058"/>
    <w:rsid w:val="00562375"/>
    <w:rsid w:val="005647DB"/>
    <w:rsid w:val="00565B23"/>
    <w:rsid w:val="00567E85"/>
    <w:rsid w:val="0057164B"/>
    <w:rsid w:val="005726FD"/>
    <w:rsid w:val="00573BDB"/>
    <w:rsid w:val="00574081"/>
    <w:rsid w:val="005801FB"/>
    <w:rsid w:val="00580989"/>
    <w:rsid w:val="00581782"/>
    <w:rsid w:val="0058324C"/>
    <w:rsid w:val="00584224"/>
    <w:rsid w:val="0058440E"/>
    <w:rsid w:val="00584E38"/>
    <w:rsid w:val="00585014"/>
    <w:rsid w:val="005872EA"/>
    <w:rsid w:val="00587CAA"/>
    <w:rsid w:val="005901BA"/>
    <w:rsid w:val="005902C4"/>
    <w:rsid w:val="005907A2"/>
    <w:rsid w:val="005909F9"/>
    <w:rsid w:val="00591185"/>
    <w:rsid w:val="005917E3"/>
    <w:rsid w:val="00591B30"/>
    <w:rsid w:val="00591C01"/>
    <w:rsid w:val="00593CA4"/>
    <w:rsid w:val="00596879"/>
    <w:rsid w:val="00597235"/>
    <w:rsid w:val="00597E1E"/>
    <w:rsid w:val="005A0888"/>
    <w:rsid w:val="005A0AF1"/>
    <w:rsid w:val="005A112E"/>
    <w:rsid w:val="005A266D"/>
    <w:rsid w:val="005A2953"/>
    <w:rsid w:val="005A2E8E"/>
    <w:rsid w:val="005A36E0"/>
    <w:rsid w:val="005A3972"/>
    <w:rsid w:val="005A63B8"/>
    <w:rsid w:val="005A65C2"/>
    <w:rsid w:val="005A68A4"/>
    <w:rsid w:val="005A6E06"/>
    <w:rsid w:val="005B00F0"/>
    <w:rsid w:val="005B0821"/>
    <w:rsid w:val="005B0BDC"/>
    <w:rsid w:val="005B220F"/>
    <w:rsid w:val="005B3C69"/>
    <w:rsid w:val="005B4E63"/>
    <w:rsid w:val="005B541F"/>
    <w:rsid w:val="005B63DE"/>
    <w:rsid w:val="005B644C"/>
    <w:rsid w:val="005B71FE"/>
    <w:rsid w:val="005B7A87"/>
    <w:rsid w:val="005C0A83"/>
    <w:rsid w:val="005C24B5"/>
    <w:rsid w:val="005C43F1"/>
    <w:rsid w:val="005C444B"/>
    <w:rsid w:val="005C4DE2"/>
    <w:rsid w:val="005C5722"/>
    <w:rsid w:val="005C6664"/>
    <w:rsid w:val="005C718C"/>
    <w:rsid w:val="005C7E74"/>
    <w:rsid w:val="005D09A1"/>
    <w:rsid w:val="005D16CD"/>
    <w:rsid w:val="005D2EEC"/>
    <w:rsid w:val="005D34CA"/>
    <w:rsid w:val="005D3AFB"/>
    <w:rsid w:val="005D4C3E"/>
    <w:rsid w:val="005D6AE5"/>
    <w:rsid w:val="005D6BE8"/>
    <w:rsid w:val="005E084A"/>
    <w:rsid w:val="005E0FEA"/>
    <w:rsid w:val="005E1B0F"/>
    <w:rsid w:val="005E2104"/>
    <w:rsid w:val="005E2697"/>
    <w:rsid w:val="005E30BD"/>
    <w:rsid w:val="005E3B5E"/>
    <w:rsid w:val="005E77EC"/>
    <w:rsid w:val="005F02F3"/>
    <w:rsid w:val="005F05C0"/>
    <w:rsid w:val="005F1108"/>
    <w:rsid w:val="005F1189"/>
    <w:rsid w:val="005F15BB"/>
    <w:rsid w:val="005F22B7"/>
    <w:rsid w:val="005F238D"/>
    <w:rsid w:val="005F30E2"/>
    <w:rsid w:val="005F319A"/>
    <w:rsid w:val="005F738A"/>
    <w:rsid w:val="005F78C2"/>
    <w:rsid w:val="005F7E23"/>
    <w:rsid w:val="006004DE"/>
    <w:rsid w:val="00601585"/>
    <w:rsid w:val="00603010"/>
    <w:rsid w:val="0060629D"/>
    <w:rsid w:val="00607753"/>
    <w:rsid w:val="00607E31"/>
    <w:rsid w:val="00610DBE"/>
    <w:rsid w:val="0061120F"/>
    <w:rsid w:val="0061193D"/>
    <w:rsid w:val="00612241"/>
    <w:rsid w:val="0061282F"/>
    <w:rsid w:val="00612B44"/>
    <w:rsid w:val="0061301C"/>
    <w:rsid w:val="00617158"/>
    <w:rsid w:val="0061723A"/>
    <w:rsid w:val="006174AF"/>
    <w:rsid w:val="0061774E"/>
    <w:rsid w:val="00617978"/>
    <w:rsid w:val="00622506"/>
    <w:rsid w:val="00622C9B"/>
    <w:rsid w:val="00623A00"/>
    <w:rsid w:val="00625F15"/>
    <w:rsid w:val="00626C9B"/>
    <w:rsid w:val="006310D0"/>
    <w:rsid w:val="00631990"/>
    <w:rsid w:val="0063236F"/>
    <w:rsid w:val="0063287A"/>
    <w:rsid w:val="0063520D"/>
    <w:rsid w:val="00635B03"/>
    <w:rsid w:val="00637B6F"/>
    <w:rsid w:val="006409A5"/>
    <w:rsid w:val="00640E7A"/>
    <w:rsid w:val="006413FB"/>
    <w:rsid w:val="0064185C"/>
    <w:rsid w:val="006419C5"/>
    <w:rsid w:val="00643596"/>
    <w:rsid w:val="00644157"/>
    <w:rsid w:val="00644212"/>
    <w:rsid w:val="00646519"/>
    <w:rsid w:val="00646958"/>
    <w:rsid w:val="00646C01"/>
    <w:rsid w:val="00646F2F"/>
    <w:rsid w:val="00647533"/>
    <w:rsid w:val="0064793E"/>
    <w:rsid w:val="006512C5"/>
    <w:rsid w:val="00652303"/>
    <w:rsid w:val="006533F0"/>
    <w:rsid w:val="0065344E"/>
    <w:rsid w:val="00653785"/>
    <w:rsid w:val="00653952"/>
    <w:rsid w:val="00654E17"/>
    <w:rsid w:val="006555A0"/>
    <w:rsid w:val="00655AE6"/>
    <w:rsid w:val="00655B8D"/>
    <w:rsid w:val="00655E9C"/>
    <w:rsid w:val="006576AD"/>
    <w:rsid w:val="006611A0"/>
    <w:rsid w:val="006618C9"/>
    <w:rsid w:val="006629D6"/>
    <w:rsid w:val="00662B3F"/>
    <w:rsid w:val="00662B57"/>
    <w:rsid w:val="00662E7C"/>
    <w:rsid w:val="006633A3"/>
    <w:rsid w:val="00664C0F"/>
    <w:rsid w:val="00666071"/>
    <w:rsid w:val="006670C2"/>
    <w:rsid w:val="00667B57"/>
    <w:rsid w:val="006700C2"/>
    <w:rsid w:val="00670110"/>
    <w:rsid w:val="00670735"/>
    <w:rsid w:val="00670EFF"/>
    <w:rsid w:val="00671510"/>
    <w:rsid w:val="00673CA5"/>
    <w:rsid w:val="00674E30"/>
    <w:rsid w:val="00675509"/>
    <w:rsid w:val="006764C6"/>
    <w:rsid w:val="00676E78"/>
    <w:rsid w:val="00680CEB"/>
    <w:rsid w:val="00680D7B"/>
    <w:rsid w:val="00682B1A"/>
    <w:rsid w:val="00683D14"/>
    <w:rsid w:val="006847DF"/>
    <w:rsid w:val="00684F07"/>
    <w:rsid w:val="00686033"/>
    <w:rsid w:val="006865EF"/>
    <w:rsid w:val="00687007"/>
    <w:rsid w:val="0068722B"/>
    <w:rsid w:val="006879DA"/>
    <w:rsid w:val="00691649"/>
    <w:rsid w:val="00691FC7"/>
    <w:rsid w:val="00692FD6"/>
    <w:rsid w:val="00694A05"/>
    <w:rsid w:val="0069548B"/>
    <w:rsid w:val="006960F9"/>
    <w:rsid w:val="006969C2"/>
    <w:rsid w:val="0069707E"/>
    <w:rsid w:val="006A0DAD"/>
    <w:rsid w:val="006A312C"/>
    <w:rsid w:val="006A4355"/>
    <w:rsid w:val="006A46B2"/>
    <w:rsid w:val="006A48AC"/>
    <w:rsid w:val="006A4F8F"/>
    <w:rsid w:val="006A6D30"/>
    <w:rsid w:val="006A73F1"/>
    <w:rsid w:val="006B078F"/>
    <w:rsid w:val="006B3B8C"/>
    <w:rsid w:val="006B3E0C"/>
    <w:rsid w:val="006B44D4"/>
    <w:rsid w:val="006B6D43"/>
    <w:rsid w:val="006C0D95"/>
    <w:rsid w:val="006C1A27"/>
    <w:rsid w:val="006C2A95"/>
    <w:rsid w:val="006C30A0"/>
    <w:rsid w:val="006C3477"/>
    <w:rsid w:val="006C3881"/>
    <w:rsid w:val="006C63B2"/>
    <w:rsid w:val="006C66EF"/>
    <w:rsid w:val="006C7906"/>
    <w:rsid w:val="006C79C5"/>
    <w:rsid w:val="006D0FB2"/>
    <w:rsid w:val="006D1696"/>
    <w:rsid w:val="006D3973"/>
    <w:rsid w:val="006D51C7"/>
    <w:rsid w:val="006D5475"/>
    <w:rsid w:val="006D68B1"/>
    <w:rsid w:val="006D6F94"/>
    <w:rsid w:val="006D7475"/>
    <w:rsid w:val="006E0361"/>
    <w:rsid w:val="006E1C9E"/>
    <w:rsid w:val="006E43D6"/>
    <w:rsid w:val="006E5496"/>
    <w:rsid w:val="006E56FF"/>
    <w:rsid w:val="006E7CF2"/>
    <w:rsid w:val="006F1015"/>
    <w:rsid w:val="006F1222"/>
    <w:rsid w:val="006F2924"/>
    <w:rsid w:val="006F3124"/>
    <w:rsid w:val="006F325B"/>
    <w:rsid w:val="006F540C"/>
    <w:rsid w:val="006F5655"/>
    <w:rsid w:val="006F571E"/>
    <w:rsid w:val="006F597C"/>
    <w:rsid w:val="006F5F50"/>
    <w:rsid w:val="006F6385"/>
    <w:rsid w:val="006F7073"/>
    <w:rsid w:val="006F70E0"/>
    <w:rsid w:val="00702C1B"/>
    <w:rsid w:val="007043A5"/>
    <w:rsid w:val="00704FF3"/>
    <w:rsid w:val="00705F9F"/>
    <w:rsid w:val="00705FD8"/>
    <w:rsid w:val="00706865"/>
    <w:rsid w:val="00707997"/>
    <w:rsid w:val="00710666"/>
    <w:rsid w:val="00711158"/>
    <w:rsid w:val="00712044"/>
    <w:rsid w:val="00712A49"/>
    <w:rsid w:val="00712F50"/>
    <w:rsid w:val="007135C1"/>
    <w:rsid w:val="00720680"/>
    <w:rsid w:val="00720C47"/>
    <w:rsid w:val="00720C8C"/>
    <w:rsid w:val="007212A7"/>
    <w:rsid w:val="00722841"/>
    <w:rsid w:val="00723952"/>
    <w:rsid w:val="007257D8"/>
    <w:rsid w:val="0072650A"/>
    <w:rsid w:val="00726ED8"/>
    <w:rsid w:val="007273FA"/>
    <w:rsid w:val="00732EC7"/>
    <w:rsid w:val="00734184"/>
    <w:rsid w:val="0073550D"/>
    <w:rsid w:val="00735A33"/>
    <w:rsid w:val="00735F6F"/>
    <w:rsid w:val="007362DC"/>
    <w:rsid w:val="00736A4F"/>
    <w:rsid w:val="007413EB"/>
    <w:rsid w:val="00745FDA"/>
    <w:rsid w:val="00746F62"/>
    <w:rsid w:val="007475BD"/>
    <w:rsid w:val="007502BC"/>
    <w:rsid w:val="00751610"/>
    <w:rsid w:val="00751845"/>
    <w:rsid w:val="00754850"/>
    <w:rsid w:val="00755E57"/>
    <w:rsid w:val="007563F7"/>
    <w:rsid w:val="0075726A"/>
    <w:rsid w:val="007572C6"/>
    <w:rsid w:val="00760848"/>
    <w:rsid w:val="00760C25"/>
    <w:rsid w:val="007616C8"/>
    <w:rsid w:val="0076770B"/>
    <w:rsid w:val="007700D6"/>
    <w:rsid w:val="00770D3E"/>
    <w:rsid w:val="00773F94"/>
    <w:rsid w:val="007743F9"/>
    <w:rsid w:val="00774D57"/>
    <w:rsid w:val="00775366"/>
    <w:rsid w:val="00775D7E"/>
    <w:rsid w:val="00776B30"/>
    <w:rsid w:val="00777C29"/>
    <w:rsid w:val="007801B0"/>
    <w:rsid w:val="007801FE"/>
    <w:rsid w:val="00780320"/>
    <w:rsid w:val="00781BCE"/>
    <w:rsid w:val="007827B1"/>
    <w:rsid w:val="00783BAC"/>
    <w:rsid w:val="00785840"/>
    <w:rsid w:val="00787676"/>
    <w:rsid w:val="00790531"/>
    <w:rsid w:val="00792688"/>
    <w:rsid w:val="00792779"/>
    <w:rsid w:val="007931A3"/>
    <w:rsid w:val="00797071"/>
    <w:rsid w:val="007A0727"/>
    <w:rsid w:val="007A2806"/>
    <w:rsid w:val="007A2C2A"/>
    <w:rsid w:val="007A3DAA"/>
    <w:rsid w:val="007A4B37"/>
    <w:rsid w:val="007A623A"/>
    <w:rsid w:val="007A67D3"/>
    <w:rsid w:val="007B1044"/>
    <w:rsid w:val="007B2281"/>
    <w:rsid w:val="007B3322"/>
    <w:rsid w:val="007B3CDE"/>
    <w:rsid w:val="007B3D8C"/>
    <w:rsid w:val="007B3EAB"/>
    <w:rsid w:val="007B5515"/>
    <w:rsid w:val="007B59E5"/>
    <w:rsid w:val="007B5CCC"/>
    <w:rsid w:val="007C072D"/>
    <w:rsid w:val="007C1FAF"/>
    <w:rsid w:val="007C2A6A"/>
    <w:rsid w:val="007C2D2A"/>
    <w:rsid w:val="007C514D"/>
    <w:rsid w:val="007C691B"/>
    <w:rsid w:val="007C7967"/>
    <w:rsid w:val="007C7CB8"/>
    <w:rsid w:val="007D107C"/>
    <w:rsid w:val="007D1C71"/>
    <w:rsid w:val="007D1DF8"/>
    <w:rsid w:val="007D28B6"/>
    <w:rsid w:val="007D3923"/>
    <w:rsid w:val="007D4DE2"/>
    <w:rsid w:val="007D6B65"/>
    <w:rsid w:val="007D7625"/>
    <w:rsid w:val="007D788F"/>
    <w:rsid w:val="007D79BA"/>
    <w:rsid w:val="007D7CB1"/>
    <w:rsid w:val="007D7E18"/>
    <w:rsid w:val="007E1499"/>
    <w:rsid w:val="007E29FE"/>
    <w:rsid w:val="007E68EB"/>
    <w:rsid w:val="007E6F71"/>
    <w:rsid w:val="007E7467"/>
    <w:rsid w:val="007E7BAB"/>
    <w:rsid w:val="007F0C5E"/>
    <w:rsid w:val="007F0EBB"/>
    <w:rsid w:val="007F2B10"/>
    <w:rsid w:val="007F3C64"/>
    <w:rsid w:val="007F6ADF"/>
    <w:rsid w:val="008005AC"/>
    <w:rsid w:val="00800B3D"/>
    <w:rsid w:val="00801BB8"/>
    <w:rsid w:val="00801C6A"/>
    <w:rsid w:val="00802595"/>
    <w:rsid w:val="00802B93"/>
    <w:rsid w:val="00803CBE"/>
    <w:rsid w:val="00803DB3"/>
    <w:rsid w:val="00804AB0"/>
    <w:rsid w:val="00805A3F"/>
    <w:rsid w:val="008064B7"/>
    <w:rsid w:val="008077E4"/>
    <w:rsid w:val="00807807"/>
    <w:rsid w:val="00807CBA"/>
    <w:rsid w:val="00813792"/>
    <w:rsid w:val="00813959"/>
    <w:rsid w:val="0081420E"/>
    <w:rsid w:val="00814617"/>
    <w:rsid w:val="00814BD3"/>
    <w:rsid w:val="00814E28"/>
    <w:rsid w:val="00817D69"/>
    <w:rsid w:val="00822163"/>
    <w:rsid w:val="00822B67"/>
    <w:rsid w:val="0082491A"/>
    <w:rsid w:val="00824935"/>
    <w:rsid w:val="008270BC"/>
    <w:rsid w:val="00827D18"/>
    <w:rsid w:val="0083302F"/>
    <w:rsid w:val="00833C3F"/>
    <w:rsid w:val="00834A88"/>
    <w:rsid w:val="00834E20"/>
    <w:rsid w:val="0083588F"/>
    <w:rsid w:val="008408F2"/>
    <w:rsid w:val="008413B6"/>
    <w:rsid w:val="008427DF"/>
    <w:rsid w:val="00842B90"/>
    <w:rsid w:val="00843D56"/>
    <w:rsid w:val="00844DA0"/>
    <w:rsid w:val="00844DB2"/>
    <w:rsid w:val="00846BEA"/>
    <w:rsid w:val="008473F6"/>
    <w:rsid w:val="0084750C"/>
    <w:rsid w:val="00850DED"/>
    <w:rsid w:val="00851129"/>
    <w:rsid w:val="00851F78"/>
    <w:rsid w:val="0085246D"/>
    <w:rsid w:val="00852C8B"/>
    <w:rsid w:val="008535F0"/>
    <w:rsid w:val="008538AB"/>
    <w:rsid w:val="00857C52"/>
    <w:rsid w:val="00862B20"/>
    <w:rsid w:val="008637BD"/>
    <w:rsid w:val="00864818"/>
    <w:rsid w:val="00864C77"/>
    <w:rsid w:val="008650EE"/>
    <w:rsid w:val="008666BC"/>
    <w:rsid w:val="00866F00"/>
    <w:rsid w:val="00867111"/>
    <w:rsid w:val="008713D0"/>
    <w:rsid w:val="008724F4"/>
    <w:rsid w:val="00872D46"/>
    <w:rsid w:val="00874764"/>
    <w:rsid w:val="008750A2"/>
    <w:rsid w:val="00875414"/>
    <w:rsid w:val="00875AAA"/>
    <w:rsid w:val="00875E3E"/>
    <w:rsid w:val="00877416"/>
    <w:rsid w:val="00880349"/>
    <w:rsid w:val="00881D3E"/>
    <w:rsid w:val="00881EF3"/>
    <w:rsid w:val="00884709"/>
    <w:rsid w:val="0088525B"/>
    <w:rsid w:val="008857BF"/>
    <w:rsid w:val="008913B7"/>
    <w:rsid w:val="00892C36"/>
    <w:rsid w:val="008930F9"/>
    <w:rsid w:val="00893373"/>
    <w:rsid w:val="00893756"/>
    <w:rsid w:val="00893C69"/>
    <w:rsid w:val="0089466A"/>
    <w:rsid w:val="00894D1D"/>
    <w:rsid w:val="008965AF"/>
    <w:rsid w:val="00897712"/>
    <w:rsid w:val="008A0982"/>
    <w:rsid w:val="008A19C6"/>
    <w:rsid w:val="008A1CAC"/>
    <w:rsid w:val="008A29E9"/>
    <w:rsid w:val="008A2B00"/>
    <w:rsid w:val="008A2DC4"/>
    <w:rsid w:val="008A3A3B"/>
    <w:rsid w:val="008A48C6"/>
    <w:rsid w:val="008A4AC6"/>
    <w:rsid w:val="008A5B4F"/>
    <w:rsid w:val="008A5D59"/>
    <w:rsid w:val="008A5FE6"/>
    <w:rsid w:val="008A686D"/>
    <w:rsid w:val="008A7925"/>
    <w:rsid w:val="008A7ABE"/>
    <w:rsid w:val="008B01FF"/>
    <w:rsid w:val="008B14AC"/>
    <w:rsid w:val="008B25DE"/>
    <w:rsid w:val="008B2A19"/>
    <w:rsid w:val="008B368F"/>
    <w:rsid w:val="008B3DDA"/>
    <w:rsid w:val="008B5A45"/>
    <w:rsid w:val="008B6CE9"/>
    <w:rsid w:val="008B7A61"/>
    <w:rsid w:val="008C0471"/>
    <w:rsid w:val="008C0631"/>
    <w:rsid w:val="008C1625"/>
    <w:rsid w:val="008C1DF6"/>
    <w:rsid w:val="008C2833"/>
    <w:rsid w:val="008C2DD8"/>
    <w:rsid w:val="008C39DB"/>
    <w:rsid w:val="008C47E2"/>
    <w:rsid w:val="008C58FE"/>
    <w:rsid w:val="008C659E"/>
    <w:rsid w:val="008C70E2"/>
    <w:rsid w:val="008C72C3"/>
    <w:rsid w:val="008D10FD"/>
    <w:rsid w:val="008D1948"/>
    <w:rsid w:val="008D311F"/>
    <w:rsid w:val="008D3499"/>
    <w:rsid w:val="008D3D56"/>
    <w:rsid w:val="008D53D5"/>
    <w:rsid w:val="008D6208"/>
    <w:rsid w:val="008D6586"/>
    <w:rsid w:val="008D66B1"/>
    <w:rsid w:val="008D7159"/>
    <w:rsid w:val="008E1231"/>
    <w:rsid w:val="008E16FB"/>
    <w:rsid w:val="008E39FA"/>
    <w:rsid w:val="008E4E2B"/>
    <w:rsid w:val="008E55B7"/>
    <w:rsid w:val="008E57E2"/>
    <w:rsid w:val="008E7772"/>
    <w:rsid w:val="008E7F9D"/>
    <w:rsid w:val="008F0565"/>
    <w:rsid w:val="008F0F3A"/>
    <w:rsid w:val="008F23B1"/>
    <w:rsid w:val="008F2955"/>
    <w:rsid w:val="008F328A"/>
    <w:rsid w:val="008F3E34"/>
    <w:rsid w:val="008F4EFF"/>
    <w:rsid w:val="008F56D0"/>
    <w:rsid w:val="008F78D5"/>
    <w:rsid w:val="009006A4"/>
    <w:rsid w:val="00900A0B"/>
    <w:rsid w:val="00901BBF"/>
    <w:rsid w:val="009020FF"/>
    <w:rsid w:val="00903FFB"/>
    <w:rsid w:val="00904396"/>
    <w:rsid w:val="00906338"/>
    <w:rsid w:val="00906752"/>
    <w:rsid w:val="00907512"/>
    <w:rsid w:val="00907A42"/>
    <w:rsid w:val="00907BCE"/>
    <w:rsid w:val="00907E41"/>
    <w:rsid w:val="009119EA"/>
    <w:rsid w:val="00911EE5"/>
    <w:rsid w:val="00912C1B"/>
    <w:rsid w:val="00912EA9"/>
    <w:rsid w:val="0091346B"/>
    <w:rsid w:val="009135A4"/>
    <w:rsid w:val="00913D2E"/>
    <w:rsid w:val="00914384"/>
    <w:rsid w:val="00914507"/>
    <w:rsid w:val="0091656E"/>
    <w:rsid w:val="0091746A"/>
    <w:rsid w:val="00920260"/>
    <w:rsid w:val="00921298"/>
    <w:rsid w:val="0092374E"/>
    <w:rsid w:val="00923E58"/>
    <w:rsid w:val="00924304"/>
    <w:rsid w:val="00924326"/>
    <w:rsid w:val="0092610D"/>
    <w:rsid w:val="009268F9"/>
    <w:rsid w:val="009277B6"/>
    <w:rsid w:val="00930E7B"/>
    <w:rsid w:val="00933496"/>
    <w:rsid w:val="009339C9"/>
    <w:rsid w:val="00933CDC"/>
    <w:rsid w:val="009347ED"/>
    <w:rsid w:val="0093550B"/>
    <w:rsid w:val="0093610A"/>
    <w:rsid w:val="00941B36"/>
    <w:rsid w:val="00942DEF"/>
    <w:rsid w:val="009431DF"/>
    <w:rsid w:val="009433F9"/>
    <w:rsid w:val="00945A85"/>
    <w:rsid w:val="00945A90"/>
    <w:rsid w:val="00946A5D"/>
    <w:rsid w:val="00947800"/>
    <w:rsid w:val="009501FB"/>
    <w:rsid w:val="00950541"/>
    <w:rsid w:val="00950A49"/>
    <w:rsid w:val="0095287A"/>
    <w:rsid w:val="0095419A"/>
    <w:rsid w:val="009551CE"/>
    <w:rsid w:val="0096083E"/>
    <w:rsid w:val="00961031"/>
    <w:rsid w:val="00961385"/>
    <w:rsid w:val="00961991"/>
    <w:rsid w:val="00961EBF"/>
    <w:rsid w:val="009620AD"/>
    <w:rsid w:val="0096315C"/>
    <w:rsid w:val="009638A6"/>
    <w:rsid w:val="009642AA"/>
    <w:rsid w:val="00966541"/>
    <w:rsid w:val="0096662F"/>
    <w:rsid w:val="0097019D"/>
    <w:rsid w:val="0097095D"/>
    <w:rsid w:val="00972018"/>
    <w:rsid w:val="00973689"/>
    <w:rsid w:val="009737AB"/>
    <w:rsid w:val="00973947"/>
    <w:rsid w:val="00973975"/>
    <w:rsid w:val="00973988"/>
    <w:rsid w:val="00973A51"/>
    <w:rsid w:val="0097470E"/>
    <w:rsid w:val="00976953"/>
    <w:rsid w:val="00977168"/>
    <w:rsid w:val="00977AFD"/>
    <w:rsid w:val="00977E29"/>
    <w:rsid w:val="00980933"/>
    <w:rsid w:val="00981320"/>
    <w:rsid w:val="00982D21"/>
    <w:rsid w:val="00983399"/>
    <w:rsid w:val="00983651"/>
    <w:rsid w:val="00983FDB"/>
    <w:rsid w:val="00985022"/>
    <w:rsid w:val="00985053"/>
    <w:rsid w:val="00985D0C"/>
    <w:rsid w:val="009909CF"/>
    <w:rsid w:val="00991351"/>
    <w:rsid w:val="00991AD1"/>
    <w:rsid w:val="00992F78"/>
    <w:rsid w:val="009934B4"/>
    <w:rsid w:val="0099378C"/>
    <w:rsid w:val="009A35B0"/>
    <w:rsid w:val="009A3F8F"/>
    <w:rsid w:val="009A72B6"/>
    <w:rsid w:val="009A7BE1"/>
    <w:rsid w:val="009B04DC"/>
    <w:rsid w:val="009B07B9"/>
    <w:rsid w:val="009B283A"/>
    <w:rsid w:val="009B371E"/>
    <w:rsid w:val="009B4DA1"/>
    <w:rsid w:val="009B4EE6"/>
    <w:rsid w:val="009B6657"/>
    <w:rsid w:val="009B77BD"/>
    <w:rsid w:val="009C0141"/>
    <w:rsid w:val="009C03D2"/>
    <w:rsid w:val="009C07EC"/>
    <w:rsid w:val="009C0D13"/>
    <w:rsid w:val="009C0F62"/>
    <w:rsid w:val="009C0FCD"/>
    <w:rsid w:val="009C1892"/>
    <w:rsid w:val="009C341F"/>
    <w:rsid w:val="009C3B6F"/>
    <w:rsid w:val="009C3D69"/>
    <w:rsid w:val="009C457A"/>
    <w:rsid w:val="009C5066"/>
    <w:rsid w:val="009C66B8"/>
    <w:rsid w:val="009C70E4"/>
    <w:rsid w:val="009C7F33"/>
    <w:rsid w:val="009D0131"/>
    <w:rsid w:val="009D38DC"/>
    <w:rsid w:val="009D39D2"/>
    <w:rsid w:val="009D50B2"/>
    <w:rsid w:val="009D5EBF"/>
    <w:rsid w:val="009E0344"/>
    <w:rsid w:val="009E03C5"/>
    <w:rsid w:val="009E064F"/>
    <w:rsid w:val="009E0B45"/>
    <w:rsid w:val="009E12EE"/>
    <w:rsid w:val="009E178C"/>
    <w:rsid w:val="009E4158"/>
    <w:rsid w:val="009E42A7"/>
    <w:rsid w:val="009E4AA5"/>
    <w:rsid w:val="009E52DE"/>
    <w:rsid w:val="009E62D4"/>
    <w:rsid w:val="009E7C65"/>
    <w:rsid w:val="009F06A1"/>
    <w:rsid w:val="009F0BCF"/>
    <w:rsid w:val="009F2352"/>
    <w:rsid w:val="009F6B12"/>
    <w:rsid w:val="00A00D9E"/>
    <w:rsid w:val="00A00E8A"/>
    <w:rsid w:val="00A0212F"/>
    <w:rsid w:val="00A02B06"/>
    <w:rsid w:val="00A02E51"/>
    <w:rsid w:val="00A0304E"/>
    <w:rsid w:val="00A036D2"/>
    <w:rsid w:val="00A04077"/>
    <w:rsid w:val="00A04D4D"/>
    <w:rsid w:val="00A04EAD"/>
    <w:rsid w:val="00A05144"/>
    <w:rsid w:val="00A064CE"/>
    <w:rsid w:val="00A1167C"/>
    <w:rsid w:val="00A11F2D"/>
    <w:rsid w:val="00A122F6"/>
    <w:rsid w:val="00A131C0"/>
    <w:rsid w:val="00A13231"/>
    <w:rsid w:val="00A136FF"/>
    <w:rsid w:val="00A14ADE"/>
    <w:rsid w:val="00A14C33"/>
    <w:rsid w:val="00A15FF0"/>
    <w:rsid w:val="00A16A8F"/>
    <w:rsid w:val="00A16F82"/>
    <w:rsid w:val="00A206CC"/>
    <w:rsid w:val="00A2103C"/>
    <w:rsid w:val="00A21B4B"/>
    <w:rsid w:val="00A221B6"/>
    <w:rsid w:val="00A23FE6"/>
    <w:rsid w:val="00A24B8F"/>
    <w:rsid w:val="00A251AC"/>
    <w:rsid w:val="00A25264"/>
    <w:rsid w:val="00A25602"/>
    <w:rsid w:val="00A26753"/>
    <w:rsid w:val="00A26C56"/>
    <w:rsid w:val="00A274C8"/>
    <w:rsid w:val="00A27604"/>
    <w:rsid w:val="00A27F71"/>
    <w:rsid w:val="00A30B8F"/>
    <w:rsid w:val="00A311DB"/>
    <w:rsid w:val="00A32769"/>
    <w:rsid w:val="00A32E30"/>
    <w:rsid w:val="00A33363"/>
    <w:rsid w:val="00A345B3"/>
    <w:rsid w:val="00A353D8"/>
    <w:rsid w:val="00A37B1E"/>
    <w:rsid w:val="00A41216"/>
    <w:rsid w:val="00A43333"/>
    <w:rsid w:val="00A43D57"/>
    <w:rsid w:val="00A44C2C"/>
    <w:rsid w:val="00A44F20"/>
    <w:rsid w:val="00A464F2"/>
    <w:rsid w:val="00A47221"/>
    <w:rsid w:val="00A51548"/>
    <w:rsid w:val="00A52320"/>
    <w:rsid w:val="00A533E7"/>
    <w:rsid w:val="00A536B0"/>
    <w:rsid w:val="00A54C2A"/>
    <w:rsid w:val="00A54EC3"/>
    <w:rsid w:val="00A56286"/>
    <w:rsid w:val="00A57728"/>
    <w:rsid w:val="00A60DE7"/>
    <w:rsid w:val="00A61D67"/>
    <w:rsid w:val="00A62579"/>
    <w:rsid w:val="00A62672"/>
    <w:rsid w:val="00A646A5"/>
    <w:rsid w:val="00A64B04"/>
    <w:rsid w:val="00A65290"/>
    <w:rsid w:val="00A660C2"/>
    <w:rsid w:val="00A67E1F"/>
    <w:rsid w:val="00A71FEA"/>
    <w:rsid w:val="00A72239"/>
    <w:rsid w:val="00A754DF"/>
    <w:rsid w:val="00A764B0"/>
    <w:rsid w:val="00A77018"/>
    <w:rsid w:val="00A77A25"/>
    <w:rsid w:val="00A77EFE"/>
    <w:rsid w:val="00A822A9"/>
    <w:rsid w:val="00A82307"/>
    <w:rsid w:val="00A82374"/>
    <w:rsid w:val="00A8270D"/>
    <w:rsid w:val="00A82B70"/>
    <w:rsid w:val="00A82DE1"/>
    <w:rsid w:val="00A842AD"/>
    <w:rsid w:val="00A84A0C"/>
    <w:rsid w:val="00A84BB1"/>
    <w:rsid w:val="00A85419"/>
    <w:rsid w:val="00A900CD"/>
    <w:rsid w:val="00A921B5"/>
    <w:rsid w:val="00A923B1"/>
    <w:rsid w:val="00A92B1F"/>
    <w:rsid w:val="00A93953"/>
    <w:rsid w:val="00A95572"/>
    <w:rsid w:val="00A9608B"/>
    <w:rsid w:val="00A960E6"/>
    <w:rsid w:val="00A96D81"/>
    <w:rsid w:val="00A97A7D"/>
    <w:rsid w:val="00AA031E"/>
    <w:rsid w:val="00AA0596"/>
    <w:rsid w:val="00AA05C3"/>
    <w:rsid w:val="00AA0783"/>
    <w:rsid w:val="00AA08DA"/>
    <w:rsid w:val="00AA0A0D"/>
    <w:rsid w:val="00AA140B"/>
    <w:rsid w:val="00AA496A"/>
    <w:rsid w:val="00AA4A9F"/>
    <w:rsid w:val="00AA5C53"/>
    <w:rsid w:val="00AA766B"/>
    <w:rsid w:val="00AB1F2C"/>
    <w:rsid w:val="00AB2287"/>
    <w:rsid w:val="00AB2BD4"/>
    <w:rsid w:val="00AB2FAD"/>
    <w:rsid w:val="00AB38F6"/>
    <w:rsid w:val="00AB396D"/>
    <w:rsid w:val="00AB4BA6"/>
    <w:rsid w:val="00AB60D9"/>
    <w:rsid w:val="00AB738D"/>
    <w:rsid w:val="00AB7832"/>
    <w:rsid w:val="00AC0B83"/>
    <w:rsid w:val="00AC25E0"/>
    <w:rsid w:val="00AC2868"/>
    <w:rsid w:val="00AC467F"/>
    <w:rsid w:val="00AC5839"/>
    <w:rsid w:val="00AC6C21"/>
    <w:rsid w:val="00AC6C4D"/>
    <w:rsid w:val="00AC7214"/>
    <w:rsid w:val="00AC75E4"/>
    <w:rsid w:val="00AC79E0"/>
    <w:rsid w:val="00AD13F5"/>
    <w:rsid w:val="00AD2A9E"/>
    <w:rsid w:val="00AD2D4A"/>
    <w:rsid w:val="00AD4214"/>
    <w:rsid w:val="00AD4F52"/>
    <w:rsid w:val="00AD7AA5"/>
    <w:rsid w:val="00AE0267"/>
    <w:rsid w:val="00AE07E0"/>
    <w:rsid w:val="00AE1061"/>
    <w:rsid w:val="00AE1D4F"/>
    <w:rsid w:val="00AE227B"/>
    <w:rsid w:val="00AE2A28"/>
    <w:rsid w:val="00AE3540"/>
    <w:rsid w:val="00AE51C1"/>
    <w:rsid w:val="00AE5E1F"/>
    <w:rsid w:val="00AE77FD"/>
    <w:rsid w:val="00AE7B73"/>
    <w:rsid w:val="00AE7C9E"/>
    <w:rsid w:val="00AF04E3"/>
    <w:rsid w:val="00AF0E15"/>
    <w:rsid w:val="00AF277D"/>
    <w:rsid w:val="00AF31FC"/>
    <w:rsid w:val="00AF3AB2"/>
    <w:rsid w:val="00AF520E"/>
    <w:rsid w:val="00AF5332"/>
    <w:rsid w:val="00AF6545"/>
    <w:rsid w:val="00AF6C63"/>
    <w:rsid w:val="00AF6E2D"/>
    <w:rsid w:val="00B0078D"/>
    <w:rsid w:val="00B01996"/>
    <w:rsid w:val="00B01CDB"/>
    <w:rsid w:val="00B01E19"/>
    <w:rsid w:val="00B027CE"/>
    <w:rsid w:val="00B02B9D"/>
    <w:rsid w:val="00B03829"/>
    <w:rsid w:val="00B073D4"/>
    <w:rsid w:val="00B079AF"/>
    <w:rsid w:val="00B11494"/>
    <w:rsid w:val="00B12F96"/>
    <w:rsid w:val="00B133FD"/>
    <w:rsid w:val="00B1411E"/>
    <w:rsid w:val="00B1591A"/>
    <w:rsid w:val="00B16A11"/>
    <w:rsid w:val="00B16EF0"/>
    <w:rsid w:val="00B17EC8"/>
    <w:rsid w:val="00B206BD"/>
    <w:rsid w:val="00B210D1"/>
    <w:rsid w:val="00B221DC"/>
    <w:rsid w:val="00B22844"/>
    <w:rsid w:val="00B22ADC"/>
    <w:rsid w:val="00B241E0"/>
    <w:rsid w:val="00B25D6B"/>
    <w:rsid w:val="00B25DDD"/>
    <w:rsid w:val="00B26260"/>
    <w:rsid w:val="00B30267"/>
    <w:rsid w:val="00B311CE"/>
    <w:rsid w:val="00B3122E"/>
    <w:rsid w:val="00B31C5C"/>
    <w:rsid w:val="00B32744"/>
    <w:rsid w:val="00B32A95"/>
    <w:rsid w:val="00B32EE2"/>
    <w:rsid w:val="00B359A7"/>
    <w:rsid w:val="00B35B68"/>
    <w:rsid w:val="00B3744A"/>
    <w:rsid w:val="00B37A3D"/>
    <w:rsid w:val="00B42253"/>
    <w:rsid w:val="00B42846"/>
    <w:rsid w:val="00B4301F"/>
    <w:rsid w:val="00B44E28"/>
    <w:rsid w:val="00B466D4"/>
    <w:rsid w:val="00B4679E"/>
    <w:rsid w:val="00B5013D"/>
    <w:rsid w:val="00B50E95"/>
    <w:rsid w:val="00B51DA7"/>
    <w:rsid w:val="00B53156"/>
    <w:rsid w:val="00B542EE"/>
    <w:rsid w:val="00B5597A"/>
    <w:rsid w:val="00B56291"/>
    <w:rsid w:val="00B57171"/>
    <w:rsid w:val="00B6048A"/>
    <w:rsid w:val="00B608E5"/>
    <w:rsid w:val="00B61170"/>
    <w:rsid w:val="00B634DA"/>
    <w:rsid w:val="00B639AE"/>
    <w:rsid w:val="00B64021"/>
    <w:rsid w:val="00B666D7"/>
    <w:rsid w:val="00B67E69"/>
    <w:rsid w:val="00B71A91"/>
    <w:rsid w:val="00B72374"/>
    <w:rsid w:val="00B72ABF"/>
    <w:rsid w:val="00B7310C"/>
    <w:rsid w:val="00B741E4"/>
    <w:rsid w:val="00B748A4"/>
    <w:rsid w:val="00B74CE4"/>
    <w:rsid w:val="00B764E0"/>
    <w:rsid w:val="00B77831"/>
    <w:rsid w:val="00B80C83"/>
    <w:rsid w:val="00B80FB3"/>
    <w:rsid w:val="00B81F94"/>
    <w:rsid w:val="00B822DD"/>
    <w:rsid w:val="00B831B8"/>
    <w:rsid w:val="00B841CE"/>
    <w:rsid w:val="00B85C9A"/>
    <w:rsid w:val="00B86379"/>
    <w:rsid w:val="00B907C8"/>
    <w:rsid w:val="00B917D4"/>
    <w:rsid w:val="00B922D7"/>
    <w:rsid w:val="00B92971"/>
    <w:rsid w:val="00B92C8E"/>
    <w:rsid w:val="00B93B1B"/>
    <w:rsid w:val="00B94311"/>
    <w:rsid w:val="00B94CBE"/>
    <w:rsid w:val="00B9532B"/>
    <w:rsid w:val="00BA1132"/>
    <w:rsid w:val="00BA14EC"/>
    <w:rsid w:val="00BA1D48"/>
    <w:rsid w:val="00BA2DB4"/>
    <w:rsid w:val="00BA49F7"/>
    <w:rsid w:val="00BA5229"/>
    <w:rsid w:val="00BA60B8"/>
    <w:rsid w:val="00BA6DC9"/>
    <w:rsid w:val="00BB0F7E"/>
    <w:rsid w:val="00BB1387"/>
    <w:rsid w:val="00BB1526"/>
    <w:rsid w:val="00BB2F6E"/>
    <w:rsid w:val="00BB5969"/>
    <w:rsid w:val="00BB693E"/>
    <w:rsid w:val="00BC04A5"/>
    <w:rsid w:val="00BC0D36"/>
    <w:rsid w:val="00BC12B7"/>
    <w:rsid w:val="00BC1BB2"/>
    <w:rsid w:val="00BC1CC1"/>
    <w:rsid w:val="00BC266A"/>
    <w:rsid w:val="00BC34DB"/>
    <w:rsid w:val="00BC41DD"/>
    <w:rsid w:val="00BC48A8"/>
    <w:rsid w:val="00BC4BAD"/>
    <w:rsid w:val="00BC4EAB"/>
    <w:rsid w:val="00BC7FDF"/>
    <w:rsid w:val="00BD0A03"/>
    <w:rsid w:val="00BD2175"/>
    <w:rsid w:val="00BD30F6"/>
    <w:rsid w:val="00BD321D"/>
    <w:rsid w:val="00BD3557"/>
    <w:rsid w:val="00BD7E73"/>
    <w:rsid w:val="00BE0BB6"/>
    <w:rsid w:val="00BE2594"/>
    <w:rsid w:val="00BE27A3"/>
    <w:rsid w:val="00BE2DF6"/>
    <w:rsid w:val="00BE3566"/>
    <w:rsid w:val="00BE6111"/>
    <w:rsid w:val="00BE79A7"/>
    <w:rsid w:val="00BE7C03"/>
    <w:rsid w:val="00BF301C"/>
    <w:rsid w:val="00BF3957"/>
    <w:rsid w:val="00BF44E4"/>
    <w:rsid w:val="00BF564C"/>
    <w:rsid w:val="00BF6F88"/>
    <w:rsid w:val="00C00294"/>
    <w:rsid w:val="00C00F80"/>
    <w:rsid w:val="00C03934"/>
    <w:rsid w:val="00C0440B"/>
    <w:rsid w:val="00C05D32"/>
    <w:rsid w:val="00C069BD"/>
    <w:rsid w:val="00C079F2"/>
    <w:rsid w:val="00C10DF6"/>
    <w:rsid w:val="00C10E25"/>
    <w:rsid w:val="00C113AF"/>
    <w:rsid w:val="00C121A2"/>
    <w:rsid w:val="00C12676"/>
    <w:rsid w:val="00C12AEB"/>
    <w:rsid w:val="00C131CD"/>
    <w:rsid w:val="00C139E4"/>
    <w:rsid w:val="00C16020"/>
    <w:rsid w:val="00C179EA"/>
    <w:rsid w:val="00C17F96"/>
    <w:rsid w:val="00C21080"/>
    <w:rsid w:val="00C214EF"/>
    <w:rsid w:val="00C21CB9"/>
    <w:rsid w:val="00C22324"/>
    <w:rsid w:val="00C22A9B"/>
    <w:rsid w:val="00C22DE6"/>
    <w:rsid w:val="00C24F60"/>
    <w:rsid w:val="00C25F9F"/>
    <w:rsid w:val="00C305F1"/>
    <w:rsid w:val="00C32413"/>
    <w:rsid w:val="00C324A9"/>
    <w:rsid w:val="00C336B2"/>
    <w:rsid w:val="00C3377C"/>
    <w:rsid w:val="00C33F1F"/>
    <w:rsid w:val="00C33F2E"/>
    <w:rsid w:val="00C3416A"/>
    <w:rsid w:val="00C3482C"/>
    <w:rsid w:val="00C349E8"/>
    <w:rsid w:val="00C35EC2"/>
    <w:rsid w:val="00C361B3"/>
    <w:rsid w:val="00C3796C"/>
    <w:rsid w:val="00C37C10"/>
    <w:rsid w:val="00C415E2"/>
    <w:rsid w:val="00C41889"/>
    <w:rsid w:val="00C422E0"/>
    <w:rsid w:val="00C445B0"/>
    <w:rsid w:val="00C445EE"/>
    <w:rsid w:val="00C45D72"/>
    <w:rsid w:val="00C46A6D"/>
    <w:rsid w:val="00C50A16"/>
    <w:rsid w:val="00C51383"/>
    <w:rsid w:val="00C5597B"/>
    <w:rsid w:val="00C5618A"/>
    <w:rsid w:val="00C60402"/>
    <w:rsid w:val="00C61FBD"/>
    <w:rsid w:val="00C62516"/>
    <w:rsid w:val="00C63E4A"/>
    <w:rsid w:val="00C661E2"/>
    <w:rsid w:val="00C67452"/>
    <w:rsid w:val="00C7047B"/>
    <w:rsid w:val="00C710FF"/>
    <w:rsid w:val="00C712CF"/>
    <w:rsid w:val="00C713B9"/>
    <w:rsid w:val="00C71C13"/>
    <w:rsid w:val="00C73AA3"/>
    <w:rsid w:val="00C74B86"/>
    <w:rsid w:val="00C74E8E"/>
    <w:rsid w:val="00C75975"/>
    <w:rsid w:val="00C76594"/>
    <w:rsid w:val="00C7662A"/>
    <w:rsid w:val="00C76A4F"/>
    <w:rsid w:val="00C7716C"/>
    <w:rsid w:val="00C77F07"/>
    <w:rsid w:val="00C77F78"/>
    <w:rsid w:val="00C82F79"/>
    <w:rsid w:val="00C8442F"/>
    <w:rsid w:val="00C84743"/>
    <w:rsid w:val="00C85F85"/>
    <w:rsid w:val="00C873FA"/>
    <w:rsid w:val="00C87E4F"/>
    <w:rsid w:val="00C91F05"/>
    <w:rsid w:val="00C92960"/>
    <w:rsid w:val="00C93EE4"/>
    <w:rsid w:val="00C93F9B"/>
    <w:rsid w:val="00C94EE5"/>
    <w:rsid w:val="00C95988"/>
    <w:rsid w:val="00C96239"/>
    <w:rsid w:val="00C9798F"/>
    <w:rsid w:val="00CA08CD"/>
    <w:rsid w:val="00CA0B36"/>
    <w:rsid w:val="00CA2CE6"/>
    <w:rsid w:val="00CA306A"/>
    <w:rsid w:val="00CA4367"/>
    <w:rsid w:val="00CA5753"/>
    <w:rsid w:val="00CA5779"/>
    <w:rsid w:val="00CA6B5B"/>
    <w:rsid w:val="00CA6DC2"/>
    <w:rsid w:val="00CB08CA"/>
    <w:rsid w:val="00CB0E60"/>
    <w:rsid w:val="00CB22D7"/>
    <w:rsid w:val="00CB33BE"/>
    <w:rsid w:val="00CB370C"/>
    <w:rsid w:val="00CB4546"/>
    <w:rsid w:val="00CB4AB9"/>
    <w:rsid w:val="00CB6730"/>
    <w:rsid w:val="00CB6B66"/>
    <w:rsid w:val="00CB6E74"/>
    <w:rsid w:val="00CB7440"/>
    <w:rsid w:val="00CB77DD"/>
    <w:rsid w:val="00CB7C85"/>
    <w:rsid w:val="00CB7F62"/>
    <w:rsid w:val="00CC0B80"/>
    <w:rsid w:val="00CC2F4C"/>
    <w:rsid w:val="00CC49D2"/>
    <w:rsid w:val="00CC7324"/>
    <w:rsid w:val="00CC7A63"/>
    <w:rsid w:val="00CC7DEF"/>
    <w:rsid w:val="00CD118B"/>
    <w:rsid w:val="00CD12A7"/>
    <w:rsid w:val="00CD2B6D"/>
    <w:rsid w:val="00CD2BC6"/>
    <w:rsid w:val="00CD4018"/>
    <w:rsid w:val="00CD4276"/>
    <w:rsid w:val="00CD50C5"/>
    <w:rsid w:val="00CD6751"/>
    <w:rsid w:val="00CD67BF"/>
    <w:rsid w:val="00CE0861"/>
    <w:rsid w:val="00CE0FF8"/>
    <w:rsid w:val="00CE12B8"/>
    <w:rsid w:val="00CE26CC"/>
    <w:rsid w:val="00CE2960"/>
    <w:rsid w:val="00CE5B6A"/>
    <w:rsid w:val="00CE7630"/>
    <w:rsid w:val="00CF0967"/>
    <w:rsid w:val="00CF3696"/>
    <w:rsid w:val="00CF3719"/>
    <w:rsid w:val="00CF3D5A"/>
    <w:rsid w:val="00CF41E6"/>
    <w:rsid w:val="00CF4CD5"/>
    <w:rsid w:val="00CF5B31"/>
    <w:rsid w:val="00CF67B4"/>
    <w:rsid w:val="00CF6EE5"/>
    <w:rsid w:val="00CF757C"/>
    <w:rsid w:val="00CF7596"/>
    <w:rsid w:val="00CF75E5"/>
    <w:rsid w:val="00D002CB"/>
    <w:rsid w:val="00D014B5"/>
    <w:rsid w:val="00D02500"/>
    <w:rsid w:val="00D02C31"/>
    <w:rsid w:val="00D02C97"/>
    <w:rsid w:val="00D0319F"/>
    <w:rsid w:val="00D04D2E"/>
    <w:rsid w:val="00D04DDA"/>
    <w:rsid w:val="00D04F1C"/>
    <w:rsid w:val="00D05601"/>
    <w:rsid w:val="00D062DE"/>
    <w:rsid w:val="00D11E22"/>
    <w:rsid w:val="00D11E8D"/>
    <w:rsid w:val="00D11EC8"/>
    <w:rsid w:val="00D12C46"/>
    <w:rsid w:val="00D14607"/>
    <w:rsid w:val="00D154F7"/>
    <w:rsid w:val="00D160DB"/>
    <w:rsid w:val="00D160E0"/>
    <w:rsid w:val="00D1627E"/>
    <w:rsid w:val="00D1739F"/>
    <w:rsid w:val="00D20092"/>
    <w:rsid w:val="00D20315"/>
    <w:rsid w:val="00D20408"/>
    <w:rsid w:val="00D20C53"/>
    <w:rsid w:val="00D214BC"/>
    <w:rsid w:val="00D24367"/>
    <w:rsid w:val="00D263CB"/>
    <w:rsid w:val="00D27CD6"/>
    <w:rsid w:val="00D27F7A"/>
    <w:rsid w:val="00D30123"/>
    <w:rsid w:val="00D30F7E"/>
    <w:rsid w:val="00D310C1"/>
    <w:rsid w:val="00D33225"/>
    <w:rsid w:val="00D33C51"/>
    <w:rsid w:val="00D341EC"/>
    <w:rsid w:val="00D34DD7"/>
    <w:rsid w:val="00D35104"/>
    <w:rsid w:val="00D3592E"/>
    <w:rsid w:val="00D4183F"/>
    <w:rsid w:val="00D418CF"/>
    <w:rsid w:val="00D4227D"/>
    <w:rsid w:val="00D425A1"/>
    <w:rsid w:val="00D43491"/>
    <w:rsid w:val="00D442F8"/>
    <w:rsid w:val="00D44EEA"/>
    <w:rsid w:val="00D456AB"/>
    <w:rsid w:val="00D45C35"/>
    <w:rsid w:val="00D46D6D"/>
    <w:rsid w:val="00D50101"/>
    <w:rsid w:val="00D5155C"/>
    <w:rsid w:val="00D51611"/>
    <w:rsid w:val="00D526B5"/>
    <w:rsid w:val="00D55BE5"/>
    <w:rsid w:val="00D57E9C"/>
    <w:rsid w:val="00D57FEE"/>
    <w:rsid w:val="00D60E69"/>
    <w:rsid w:val="00D6110E"/>
    <w:rsid w:val="00D6155B"/>
    <w:rsid w:val="00D62090"/>
    <w:rsid w:val="00D623F2"/>
    <w:rsid w:val="00D62C8A"/>
    <w:rsid w:val="00D63BC9"/>
    <w:rsid w:val="00D667F3"/>
    <w:rsid w:val="00D70DFD"/>
    <w:rsid w:val="00D736A9"/>
    <w:rsid w:val="00D73A59"/>
    <w:rsid w:val="00D76244"/>
    <w:rsid w:val="00D7723E"/>
    <w:rsid w:val="00D77EB3"/>
    <w:rsid w:val="00D80CE6"/>
    <w:rsid w:val="00D826EC"/>
    <w:rsid w:val="00D8449A"/>
    <w:rsid w:val="00D869D9"/>
    <w:rsid w:val="00D87DDC"/>
    <w:rsid w:val="00D87F2F"/>
    <w:rsid w:val="00D90643"/>
    <w:rsid w:val="00D91BA6"/>
    <w:rsid w:val="00D91F72"/>
    <w:rsid w:val="00D92C84"/>
    <w:rsid w:val="00D92F8B"/>
    <w:rsid w:val="00D93C13"/>
    <w:rsid w:val="00D944A1"/>
    <w:rsid w:val="00D95872"/>
    <w:rsid w:val="00D96C08"/>
    <w:rsid w:val="00DA0430"/>
    <w:rsid w:val="00DA188A"/>
    <w:rsid w:val="00DA1998"/>
    <w:rsid w:val="00DA1A34"/>
    <w:rsid w:val="00DA256D"/>
    <w:rsid w:val="00DA49B8"/>
    <w:rsid w:val="00DA4AC3"/>
    <w:rsid w:val="00DA532D"/>
    <w:rsid w:val="00DA5DFD"/>
    <w:rsid w:val="00DA62B7"/>
    <w:rsid w:val="00DA70B8"/>
    <w:rsid w:val="00DB0801"/>
    <w:rsid w:val="00DB0941"/>
    <w:rsid w:val="00DB0B06"/>
    <w:rsid w:val="00DB0F80"/>
    <w:rsid w:val="00DB168A"/>
    <w:rsid w:val="00DB2794"/>
    <w:rsid w:val="00DB662B"/>
    <w:rsid w:val="00DB7C03"/>
    <w:rsid w:val="00DB7D7D"/>
    <w:rsid w:val="00DC3288"/>
    <w:rsid w:val="00DC3C25"/>
    <w:rsid w:val="00DC4600"/>
    <w:rsid w:val="00DC4C30"/>
    <w:rsid w:val="00DC559B"/>
    <w:rsid w:val="00DC5C3F"/>
    <w:rsid w:val="00DC655B"/>
    <w:rsid w:val="00DD0DA5"/>
    <w:rsid w:val="00DD145D"/>
    <w:rsid w:val="00DD17C6"/>
    <w:rsid w:val="00DD1E3B"/>
    <w:rsid w:val="00DD249A"/>
    <w:rsid w:val="00DD6C85"/>
    <w:rsid w:val="00DD6CE9"/>
    <w:rsid w:val="00DD7004"/>
    <w:rsid w:val="00DD7994"/>
    <w:rsid w:val="00DD7C88"/>
    <w:rsid w:val="00DE0EF8"/>
    <w:rsid w:val="00DE11A1"/>
    <w:rsid w:val="00DE1492"/>
    <w:rsid w:val="00DE2867"/>
    <w:rsid w:val="00DE33E6"/>
    <w:rsid w:val="00DE4C66"/>
    <w:rsid w:val="00DE694F"/>
    <w:rsid w:val="00DE7037"/>
    <w:rsid w:val="00DF016D"/>
    <w:rsid w:val="00DF0B80"/>
    <w:rsid w:val="00DF14D3"/>
    <w:rsid w:val="00DF3034"/>
    <w:rsid w:val="00DF5B21"/>
    <w:rsid w:val="00DF5DFC"/>
    <w:rsid w:val="00DF5E8E"/>
    <w:rsid w:val="00DF6697"/>
    <w:rsid w:val="00DF754A"/>
    <w:rsid w:val="00E001D4"/>
    <w:rsid w:val="00E01676"/>
    <w:rsid w:val="00E01684"/>
    <w:rsid w:val="00E02068"/>
    <w:rsid w:val="00E02924"/>
    <w:rsid w:val="00E02B20"/>
    <w:rsid w:val="00E02F2D"/>
    <w:rsid w:val="00E067F0"/>
    <w:rsid w:val="00E07CFC"/>
    <w:rsid w:val="00E10FF2"/>
    <w:rsid w:val="00E11C75"/>
    <w:rsid w:val="00E1217A"/>
    <w:rsid w:val="00E1366A"/>
    <w:rsid w:val="00E13B20"/>
    <w:rsid w:val="00E13BD8"/>
    <w:rsid w:val="00E1472D"/>
    <w:rsid w:val="00E16048"/>
    <w:rsid w:val="00E17B19"/>
    <w:rsid w:val="00E210A9"/>
    <w:rsid w:val="00E212BD"/>
    <w:rsid w:val="00E2218A"/>
    <w:rsid w:val="00E22E0E"/>
    <w:rsid w:val="00E233A2"/>
    <w:rsid w:val="00E233E9"/>
    <w:rsid w:val="00E25329"/>
    <w:rsid w:val="00E26B92"/>
    <w:rsid w:val="00E30BF3"/>
    <w:rsid w:val="00E30F96"/>
    <w:rsid w:val="00E33CC9"/>
    <w:rsid w:val="00E34E67"/>
    <w:rsid w:val="00E3614F"/>
    <w:rsid w:val="00E3627F"/>
    <w:rsid w:val="00E37716"/>
    <w:rsid w:val="00E40FE8"/>
    <w:rsid w:val="00E410E7"/>
    <w:rsid w:val="00E4319A"/>
    <w:rsid w:val="00E43F9A"/>
    <w:rsid w:val="00E452CA"/>
    <w:rsid w:val="00E47DD3"/>
    <w:rsid w:val="00E50742"/>
    <w:rsid w:val="00E51CD8"/>
    <w:rsid w:val="00E524EA"/>
    <w:rsid w:val="00E529A9"/>
    <w:rsid w:val="00E52A86"/>
    <w:rsid w:val="00E53C3D"/>
    <w:rsid w:val="00E5494B"/>
    <w:rsid w:val="00E601BE"/>
    <w:rsid w:val="00E60C9B"/>
    <w:rsid w:val="00E61B50"/>
    <w:rsid w:val="00E626B8"/>
    <w:rsid w:val="00E62A17"/>
    <w:rsid w:val="00E62F69"/>
    <w:rsid w:val="00E643C6"/>
    <w:rsid w:val="00E663F3"/>
    <w:rsid w:val="00E706E9"/>
    <w:rsid w:val="00E70DFD"/>
    <w:rsid w:val="00E718C3"/>
    <w:rsid w:val="00E724B0"/>
    <w:rsid w:val="00E72779"/>
    <w:rsid w:val="00E72D39"/>
    <w:rsid w:val="00E7317D"/>
    <w:rsid w:val="00E73775"/>
    <w:rsid w:val="00E74B0A"/>
    <w:rsid w:val="00E7500E"/>
    <w:rsid w:val="00E76BF2"/>
    <w:rsid w:val="00E83B39"/>
    <w:rsid w:val="00E8531B"/>
    <w:rsid w:val="00E8603B"/>
    <w:rsid w:val="00E8651C"/>
    <w:rsid w:val="00E87026"/>
    <w:rsid w:val="00E87A8D"/>
    <w:rsid w:val="00E91728"/>
    <w:rsid w:val="00E917F4"/>
    <w:rsid w:val="00E9188E"/>
    <w:rsid w:val="00E919EA"/>
    <w:rsid w:val="00E91B9F"/>
    <w:rsid w:val="00E91BBC"/>
    <w:rsid w:val="00E92616"/>
    <w:rsid w:val="00E93DAB"/>
    <w:rsid w:val="00E94689"/>
    <w:rsid w:val="00E95092"/>
    <w:rsid w:val="00E959B1"/>
    <w:rsid w:val="00E95C04"/>
    <w:rsid w:val="00E96236"/>
    <w:rsid w:val="00E973B4"/>
    <w:rsid w:val="00EA263C"/>
    <w:rsid w:val="00EA39B7"/>
    <w:rsid w:val="00EA3CCE"/>
    <w:rsid w:val="00EA43FC"/>
    <w:rsid w:val="00EA6FAD"/>
    <w:rsid w:val="00EA70FA"/>
    <w:rsid w:val="00EA7E0A"/>
    <w:rsid w:val="00EB09FB"/>
    <w:rsid w:val="00EB1011"/>
    <w:rsid w:val="00EB1C3B"/>
    <w:rsid w:val="00EB26CF"/>
    <w:rsid w:val="00EB2E39"/>
    <w:rsid w:val="00EB3328"/>
    <w:rsid w:val="00EB3962"/>
    <w:rsid w:val="00EB609A"/>
    <w:rsid w:val="00EB6244"/>
    <w:rsid w:val="00EB6A7B"/>
    <w:rsid w:val="00EC08DB"/>
    <w:rsid w:val="00EC0B57"/>
    <w:rsid w:val="00EC0FAB"/>
    <w:rsid w:val="00EC291B"/>
    <w:rsid w:val="00EC2BCA"/>
    <w:rsid w:val="00EC2C62"/>
    <w:rsid w:val="00EC457B"/>
    <w:rsid w:val="00EC4A99"/>
    <w:rsid w:val="00EC683C"/>
    <w:rsid w:val="00EC73AD"/>
    <w:rsid w:val="00EC7BBE"/>
    <w:rsid w:val="00ED0CE8"/>
    <w:rsid w:val="00ED0EF8"/>
    <w:rsid w:val="00ED23D0"/>
    <w:rsid w:val="00ED2574"/>
    <w:rsid w:val="00ED3F8A"/>
    <w:rsid w:val="00ED4BC3"/>
    <w:rsid w:val="00ED52B7"/>
    <w:rsid w:val="00ED5CA4"/>
    <w:rsid w:val="00EE0211"/>
    <w:rsid w:val="00EE02C9"/>
    <w:rsid w:val="00EE1038"/>
    <w:rsid w:val="00EE16D1"/>
    <w:rsid w:val="00EE1EFF"/>
    <w:rsid w:val="00EE20AE"/>
    <w:rsid w:val="00EE2363"/>
    <w:rsid w:val="00EE2C3E"/>
    <w:rsid w:val="00EE2C85"/>
    <w:rsid w:val="00EE34BD"/>
    <w:rsid w:val="00EE3677"/>
    <w:rsid w:val="00EE3A8F"/>
    <w:rsid w:val="00EE4B4C"/>
    <w:rsid w:val="00EE5F99"/>
    <w:rsid w:val="00EE6071"/>
    <w:rsid w:val="00EE6B6C"/>
    <w:rsid w:val="00EE706F"/>
    <w:rsid w:val="00EE7FBB"/>
    <w:rsid w:val="00EF069E"/>
    <w:rsid w:val="00EF0B50"/>
    <w:rsid w:val="00EF110E"/>
    <w:rsid w:val="00EF19AF"/>
    <w:rsid w:val="00EF1E94"/>
    <w:rsid w:val="00EF2B7B"/>
    <w:rsid w:val="00EF36B9"/>
    <w:rsid w:val="00EF3717"/>
    <w:rsid w:val="00EF3F7D"/>
    <w:rsid w:val="00EF4B2D"/>
    <w:rsid w:val="00EF52B0"/>
    <w:rsid w:val="00EF5D5C"/>
    <w:rsid w:val="00EF74EC"/>
    <w:rsid w:val="00EF77E1"/>
    <w:rsid w:val="00EF7D7F"/>
    <w:rsid w:val="00F01301"/>
    <w:rsid w:val="00F016F0"/>
    <w:rsid w:val="00F0212F"/>
    <w:rsid w:val="00F02FE2"/>
    <w:rsid w:val="00F05679"/>
    <w:rsid w:val="00F06122"/>
    <w:rsid w:val="00F0678F"/>
    <w:rsid w:val="00F06858"/>
    <w:rsid w:val="00F0698B"/>
    <w:rsid w:val="00F109DE"/>
    <w:rsid w:val="00F130F7"/>
    <w:rsid w:val="00F13C4E"/>
    <w:rsid w:val="00F1486B"/>
    <w:rsid w:val="00F14F7C"/>
    <w:rsid w:val="00F15718"/>
    <w:rsid w:val="00F164C4"/>
    <w:rsid w:val="00F1786F"/>
    <w:rsid w:val="00F227BA"/>
    <w:rsid w:val="00F234B2"/>
    <w:rsid w:val="00F23587"/>
    <w:rsid w:val="00F236E4"/>
    <w:rsid w:val="00F24130"/>
    <w:rsid w:val="00F246FD"/>
    <w:rsid w:val="00F2579D"/>
    <w:rsid w:val="00F257F5"/>
    <w:rsid w:val="00F2674B"/>
    <w:rsid w:val="00F268EE"/>
    <w:rsid w:val="00F26FB1"/>
    <w:rsid w:val="00F2775D"/>
    <w:rsid w:val="00F303C0"/>
    <w:rsid w:val="00F30F02"/>
    <w:rsid w:val="00F31D6C"/>
    <w:rsid w:val="00F3205B"/>
    <w:rsid w:val="00F337B0"/>
    <w:rsid w:val="00F34996"/>
    <w:rsid w:val="00F35258"/>
    <w:rsid w:val="00F35497"/>
    <w:rsid w:val="00F3551F"/>
    <w:rsid w:val="00F36E41"/>
    <w:rsid w:val="00F4059B"/>
    <w:rsid w:val="00F41ACA"/>
    <w:rsid w:val="00F4225B"/>
    <w:rsid w:val="00F42530"/>
    <w:rsid w:val="00F4521E"/>
    <w:rsid w:val="00F45CE7"/>
    <w:rsid w:val="00F46DEB"/>
    <w:rsid w:val="00F52021"/>
    <w:rsid w:val="00F52E9E"/>
    <w:rsid w:val="00F5346E"/>
    <w:rsid w:val="00F536CF"/>
    <w:rsid w:val="00F544FA"/>
    <w:rsid w:val="00F548C2"/>
    <w:rsid w:val="00F56BD6"/>
    <w:rsid w:val="00F56D39"/>
    <w:rsid w:val="00F602AF"/>
    <w:rsid w:val="00F60EB1"/>
    <w:rsid w:val="00F61628"/>
    <w:rsid w:val="00F62D14"/>
    <w:rsid w:val="00F64D65"/>
    <w:rsid w:val="00F65111"/>
    <w:rsid w:val="00F65C5A"/>
    <w:rsid w:val="00F6684E"/>
    <w:rsid w:val="00F668FE"/>
    <w:rsid w:val="00F66C05"/>
    <w:rsid w:val="00F66D4A"/>
    <w:rsid w:val="00F71729"/>
    <w:rsid w:val="00F7422E"/>
    <w:rsid w:val="00F749AC"/>
    <w:rsid w:val="00F7571E"/>
    <w:rsid w:val="00F75D91"/>
    <w:rsid w:val="00F77F49"/>
    <w:rsid w:val="00F77FF0"/>
    <w:rsid w:val="00F80115"/>
    <w:rsid w:val="00F8102E"/>
    <w:rsid w:val="00F82198"/>
    <w:rsid w:val="00F82787"/>
    <w:rsid w:val="00F832E5"/>
    <w:rsid w:val="00F83D51"/>
    <w:rsid w:val="00F85B02"/>
    <w:rsid w:val="00F91904"/>
    <w:rsid w:val="00F9214A"/>
    <w:rsid w:val="00F92616"/>
    <w:rsid w:val="00F92D04"/>
    <w:rsid w:val="00F94AA2"/>
    <w:rsid w:val="00F9526E"/>
    <w:rsid w:val="00F96355"/>
    <w:rsid w:val="00F97056"/>
    <w:rsid w:val="00F972C6"/>
    <w:rsid w:val="00FA06F9"/>
    <w:rsid w:val="00FA0AA1"/>
    <w:rsid w:val="00FA0E7E"/>
    <w:rsid w:val="00FA32AA"/>
    <w:rsid w:val="00FA630E"/>
    <w:rsid w:val="00FA651F"/>
    <w:rsid w:val="00FA65C2"/>
    <w:rsid w:val="00FA6BF8"/>
    <w:rsid w:val="00FB4CD6"/>
    <w:rsid w:val="00FB52FC"/>
    <w:rsid w:val="00FB57CC"/>
    <w:rsid w:val="00FB69E2"/>
    <w:rsid w:val="00FB6B7F"/>
    <w:rsid w:val="00FB6BA1"/>
    <w:rsid w:val="00FB6BB3"/>
    <w:rsid w:val="00FB76F2"/>
    <w:rsid w:val="00FC0924"/>
    <w:rsid w:val="00FC1572"/>
    <w:rsid w:val="00FC3025"/>
    <w:rsid w:val="00FC327C"/>
    <w:rsid w:val="00FC5378"/>
    <w:rsid w:val="00FC6F21"/>
    <w:rsid w:val="00FC6F8D"/>
    <w:rsid w:val="00FC70BC"/>
    <w:rsid w:val="00FC719D"/>
    <w:rsid w:val="00FC73C6"/>
    <w:rsid w:val="00FC7A00"/>
    <w:rsid w:val="00FD2284"/>
    <w:rsid w:val="00FD3C64"/>
    <w:rsid w:val="00FD4F7A"/>
    <w:rsid w:val="00FD5B36"/>
    <w:rsid w:val="00FD679C"/>
    <w:rsid w:val="00FE02AF"/>
    <w:rsid w:val="00FE0396"/>
    <w:rsid w:val="00FE1434"/>
    <w:rsid w:val="00FE237F"/>
    <w:rsid w:val="00FE2538"/>
    <w:rsid w:val="00FE3D8B"/>
    <w:rsid w:val="00FE4012"/>
    <w:rsid w:val="00FE40A5"/>
    <w:rsid w:val="00FE45DD"/>
    <w:rsid w:val="00FE7043"/>
    <w:rsid w:val="00FF11FB"/>
    <w:rsid w:val="00FF13C6"/>
    <w:rsid w:val="00FF2688"/>
    <w:rsid w:val="00FF285D"/>
    <w:rsid w:val="00FF29C2"/>
    <w:rsid w:val="00FF419F"/>
    <w:rsid w:val="00FF4ACE"/>
    <w:rsid w:val="00FF5878"/>
    <w:rsid w:val="00FF5992"/>
    <w:rsid w:val="00FF5AC0"/>
    <w:rsid w:val="00FF5EB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172BCD"/>
  <w15:docId w15:val="{6695B36A-289C-4FC8-89AC-9DEF94BF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9F4"/>
    <w:pPr>
      <w:bidi/>
    </w:pPr>
    <w:rPr>
      <w:sz w:val="24"/>
      <w:szCs w:val="24"/>
      <w:lang w:bidi="ar-SA"/>
    </w:rPr>
  </w:style>
  <w:style w:type="paragraph" w:styleId="Heading1">
    <w:name w:val="heading 1"/>
    <w:basedOn w:val="Normal"/>
    <w:next w:val="Normal"/>
    <w:qFormat/>
    <w:rsid w:val="00C22A9B"/>
    <w:pPr>
      <w:keepNext/>
      <w:jc w:val="center"/>
      <w:outlineLvl w:val="0"/>
    </w:pPr>
    <w:rPr>
      <w:rFonts w:cs="B Lotus"/>
      <w:b/>
      <w:bCs/>
      <w:sz w:val="28"/>
      <w:szCs w:val="33"/>
    </w:rPr>
  </w:style>
  <w:style w:type="paragraph" w:styleId="Heading2">
    <w:name w:val="heading 2"/>
    <w:basedOn w:val="Normal"/>
    <w:next w:val="Normal"/>
    <w:link w:val="Heading2Char"/>
    <w:uiPriority w:val="9"/>
    <w:qFormat/>
    <w:rsid w:val="00C22A9B"/>
    <w:pPr>
      <w:keepNext/>
      <w:jc w:val="center"/>
      <w:outlineLvl w:val="1"/>
    </w:pPr>
    <w:rPr>
      <w:rFonts w:cs="Lotus"/>
      <w:b/>
      <w:bCs/>
      <w:i/>
      <w:iCs/>
      <w:lang w:bidi="fa-IR"/>
    </w:rPr>
  </w:style>
  <w:style w:type="paragraph" w:styleId="Heading3">
    <w:name w:val="heading 3"/>
    <w:basedOn w:val="Normal"/>
    <w:next w:val="Normal"/>
    <w:qFormat/>
    <w:rsid w:val="00C22A9B"/>
    <w:pPr>
      <w:keepNext/>
      <w:tabs>
        <w:tab w:val="left" w:pos="1646"/>
        <w:tab w:val="center" w:pos="4153"/>
      </w:tabs>
      <w:jc w:val="right"/>
      <w:outlineLvl w:val="2"/>
    </w:pPr>
    <w:rPr>
      <w:rFonts w:cs="B Lotus"/>
      <w:b/>
      <w:bCs/>
      <w:sz w:val="28"/>
      <w:szCs w:val="33"/>
    </w:rPr>
  </w:style>
  <w:style w:type="paragraph" w:styleId="Heading4">
    <w:name w:val="heading 4"/>
    <w:basedOn w:val="Normal"/>
    <w:next w:val="Normal"/>
    <w:link w:val="Heading4Char"/>
    <w:qFormat/>
    <w:rsid w:val="00C22A9B"/>
    <w:pPr>
      <w:keepNext/>
      <w:jc w:val="center"/>
      <w:outlineLvl w:val="3"/>
    </w:pPr>
    <w:rPr>
      <w:rFonts w:cs="Lotus"/>
      <w:b/>
      <w:bCs/>
      <w:szCs w:val="18"/>
      <w:lang w:bidi="fa-IR"/>
    </w:rPr>
  </w:style>
  <w:style w:type="paragraph" w:styleId="Heading5">
    <w:name w:val="heading 5"/>
    <w:basedOn w:val="Normal"/>
    <w:next w:val="Normal"/>
    <w:qFormat/>
    <w:rsid w:val="00C22A9B"/>
    <w:pPr>
      <w:keepNext/>
      <w:jc w:val="center"/>
      <w:outlineLvl w:val="4"/>
    </w:pPr>
    <w:rPr>
      <w:rFonts w:cs="Lotus"/>
      <w:b/>
      <w:bCs/>
      <w:i/>
      <w:iCs/>
      <w:szCs w:val="18"/>
      <w:lang w:bidi="fa-IR"/>
    </w:rPr>
  </w:style>
  <w:style w:type="paragraph" w:styleId="Heading6">
    <w:name w:val="heading 6"/>
    <w:basedOn w:val="Normal"/>
    <w:next w:val="Normal"/>
    <w:qFormat/>
    <w:rsid w:val="00C22A9B"/>
    <w:pPr>
      <w:keepNext/>
      <w:outlineLvl w:val="5"/>
    </w:pPr>
    <w:rPr>
      <w:rFonts w:cs="Lotus"/>
      <w:b/>
      <w:bCs/>
      <w:szCs w:val="28"/>
      <w:lang w:bidi="fa-IR"/>
    </w:rPr>
  </w:style>
  <w:style w:type="paragraph" w:styleId="Heading7">
    <w:name w:val="heading 7"/>
    <w:basedOn w:val="Normal"/>
    <w:next w:val="Normal"/>
    <w:qFormat/>
    <w:rsid w:val="00C22A9B"/>
    <w:pPr>
      <w:keepNext/>
      <w:jc w:val="both"/>
      <w:outlineLvl w:val="6"/>
    </w:pPr>
    <w:rPr>
      <w:rFonts w:cs="Lotus"/>
      <w:b/>
      <w:bCs/>
      <w:sz w:val="26"/>
      <w:szCs w:val="28"/>
      <w:lang w:bidi="fa-IR"/>
    </w:rPr>
  </w:style>
  <w:style w:type="paragraph" w:styleId="Heading8">
    <w:name w:val="heading 8"/>
    <w:basedOn w:val="Normal"/>
    <w:next w:val="Normal"/>
    <w:qFormat/>
    <w:rsid w:val="00C22A9B"/>
    <w:pPr>
      <w:keepNext/>
      <w:jc w:val="center"/>
      <w:outlineLvl w:val="7"/>
    </w:pPr>
    <w:rPr>
      <w:b/>
      <w:bCs/>
      <w:i/>
      <w:i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سرعنوان"/>
    <w:basedOn w:val="Normal"/>
    <w:link w:val="HeaderChar"/>
    <w:uiPriority w:val="99"/>
    <w:rsid w:val="00C22A9B"/>
    <w:pPr>
      <w:tabs>
        <w:tab w:val="center" w:pos="4320"/>
        <w:tab w:val="right" w:pos="8640"/>
      </w:tabs>
    </w:pPr>
  </w:style>
  <w:style w:type="character" w:styleId="PageNumber">
    <w:name w:val="page number"/>
    <w:basedOn w:val="DefaultParagraphFont"/>
    <w:rsid w:val="00C22A9B"/>
  </w:style>
  <w:style w:type="paragraph" w:styleId="Footer">
    <w:name w:val="footer"/>
    <w:basedOn w:val="Normal"/>
    <w:link w:val="FooterChar"/>
    <w:uiPriority w:val="99"/>
    <w:rsid w:val="00C22A9B"/>
    <w:pPr>
      <w:tabs>
        <w:tab w:val="center" w:pos="4320"/>
        <w:tab w:val="right" w:pos="8640"/>
      </w:tabs>
      <w:jc w:val="lowKashida"/>
    </w:pPr>
    <w:rPr>
      <w:rFonts w:cs="B Lotus"/>
      <w:sz w:val="22"/>
      <w:szCs w:val="26"/>
    </w:rPr>
  </w:style>
  <w:style w:type="paragraph" w:customStyle="1" w:styleId="Style1">
    <w:name w:val="Style1"/>
    <w:basedOn w:val="Normal"/>
    <w:rsid w:val="00C22A9B"/>
    <w:rPr>
      <w:rFonts w:cs="Zar"/>
      <w:sz w:val="16"/>
      <w:lang w:bidi="fa-IR"/>
    </w:rPr>
  </w:style>
  <w:style w:type="paragraph" w:customStyle="1" w:styleId="Style2">
    <w:name w:val="Style2"/>
    <w:basedOn w:val="Normal"/>
    <w:autoRedefine/>
    <w:rsid w:val="00C22A9B"/>
    <w:pPr>
      <w:jc w:val="center"/>
    </w:pPr>
    <w:rPr>
      <w:rFonts w:cs="Titr"/>
      <w:b/>
      <w:sz w:val="32"/>
      <w:szCs w:val="28"/>
      <w:lang w:bidi="fa-IR"/>
    </w:rPr>
  </w:style>
  <w:style w:type="paragraph" w:styleId="BodyText">
    <w:name w:val="Body Text"/>
    <w:basedOn w:val="Normal"/>
    <w:rsid w:val="00C22A9B"/>
    <w:pPr>
      <w:jc w:val="center"/>
    </w:pPr>
    <w:rPr>
      <w:b/>
      <w:bCs/>
      <w:i/>
      <w:iCs/>
      <w:sz w:val="18"/>
    </w:rPr>
  </w:style>
  <w:style w:type="paragraph" w:styleId="BodyText2">
    <w:name w:val="Body Text 2"/>
    <w:basedOn w:val="Normal"/>
    <w:rsid w:val="00C22A9B"/>
    <w:pPr>
      <w:jc w:val="center"/>
    </w:pPr>
    <w:rPr>
      <w:b/>
      <w:bCs/>
      <w:sz w:val="26"/>
      <w:szCs w:val="26"/>
    </w:rPr>
  </w:style>
  <w:style w:type="character" w:styleId="Emphasis">
    <w:name w:val="Emphasis"/>
    <w:uiPriority w:val="20"/>
    <w:qFormat/>
    <w:rsid w:val="00972018"/>
    <w:rPr>
      <w:i/>
      <w:iCs/>
    </w:rPr>
  </w:style>
  <w:style w:type="paragraph" w:customStyle="1" w:styleId="a">
    <w:name w:val="متن"/>
    <w:basedOn w:val="Normal"/>
    <w:link w:val="Char"/>
    <w:autoRedefine/>
    <w:rsid w:val="00E4319A"/>
    <w:pPr>
      <w:jc w:val="both"/>
      <w:outlineLvl w:val="0"/>
    </w:pPr>
    <w:rPr>
      <w:rFonts w:cs="B Lotus"/>
      <w:b/>
      <w:bCs/>
      <w:sz w:val="22"/>
      <w:szCs w:val="22"/>
      <w:lang w:bidi="fa-IR"/>
    </w:rPr>
  </w:style>
  <w:style w:type="paragraph" w:customStyle="1" w:styleId="a0">
    <w:name w:val="منابع"/>
    <w:basedOn w:val="Normal"/>
    <w:autoRedefine/>
    <w:rsid w:val="00804AB0"/>
    <w:pPr>
      <w:ind w:left="-35"/>
      <w:jc w:val="right"/>
      <w:outlineLvl w:val="0"/>
    </w:pPr>
    <w:rPr>
      <w:rFonts w:cs="B Lotus"/>
      <w:b/>
      <w:bCs/>
      <w:sz w:val="26"/>
      <w:szCs w:val="26"/>
      <w:lang w:bidi="fa-IR"/>
    </w:rPr>
  </w:style>
  <w:style w:type="table" w:styleId="TableGrid">
    <w:name w:val="Table Grid"/>
    <w:basedOn w:val="TableNormal"/>
    <w:uiPriority w:val="59"/>
    <w:rsid w:val="00894D1D"/>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متن Char"/>
    <w:link w:val="a"/>
    <w:rsid w:val="00E4319A"/>
    <w:rPr>
      <w:rFonts w:cs="B Lotus"/>
      <w:b/>
      <w:bCs/>
      <w:sz w:val="22"/>
      <w:szCs w:val="22"/>
    </w:rPr>
  </w:style>
  <w:style w:type="character" w:styleId="Strong">
    <w:name w:val="Strong"/>
    <w:uiPriority w:val="22"/>
    <w:qFormat/>
    <w:rsid w:val="00894D1D"/>
    <w:rPr>
      <w:b/>
      <w:bCs/>
    </w:rPr>
  </w:style>
  <w:style w:type="character" w:customStyle="1" w:styleId="mediumb-text1">
    <w:name w:val="mediumb-text1"/>
    <w:rsid w:val="00894D1D"/>
    <w:rPr>
      <w:rFonts w:ascii="Arial" w:hAnsi="Arial" w:cs="Arial" w:hint="default"/>
      <w:b/>
      <w:bCs/>
      <w:color w:val="000000"/>
      <w:sz w:val="24"/>
      <w:szCs w:val="24"/>
    </w:rPr>
  </w:style>
  <w:style w:type="character" w:customStyle="1" w:styleId="small-text1">
    <w:name w:val="small-text1"/>
    <w:rsid w:val="00894D1D"/>
    <w:rPr>
      <w:rFonts w:ascii="Arial" w:hAnsi="Arial" w:cs="Arial" w:hint="default"/>
      <w:color w:val="000000"/>
      <w:sz w:val="20"/>
      <w:szCs w:val="20"/>
    </w:rPr>
  </w:style>
  <w:style w:type="character" w:customStyle="1" w:styleId="maintextbldleft1">
    <w:name w:val="maintextbldleft1"/>
    <w:rsid w:val="00894D1D"/>
    <w:rPr>
      <w:rFonts w:ascii="Arial" w:hAnsi="Arial" w:cs="Arial" w:hint="default"/>
      <w:b/>
      <w:bCs/>
      <w:strike w:val="0"/>
      <w:dstrike w:val="0"/>
      <w:color w:val="000000"/>
      <w:sz w:val="18"/>
      <w:szCs w:val="18"/>
      <w:u w:val="none"/>
      <w:effect w:val="none"/>
    </w:rPr>
  </w:style>
  <w:style w:type="character" w:customStyle="1" w:styleId="maintextleft1">
    <w:name w:val="maintextleft1"/>
    <w:rsid w:val="00894D1D"/>
    <w:rPr>
      <w:rFonts w:ascii="Arial" w:hAnsi="Arial" w:cs="Arial" w:hint="default"/>
      <w:strike w:val="0"/>
      <w:dstrike w:val="0"/>
      <w:color w:val="000000"/>
      <w:sz w:val="18"/>
      <w:szCs w:val="18"/>
      <w:u w:val="none"/>
      <w:effect w:val="none"/>
    </w:rPr>
  </w:style>
  <w:style w:type="paragraph" w:customStyle="1" w:styleId="Style">
    <w:name w:val="Style متن +"/>
    <w:basedOn w:val="a"/>
    <w:rsid w:val="0004444C"/>
    <w:rPr>
      <w:b w:val="0"/>
      <w:bCs w:val="0"/>
    </w:rPr>
  </w:style>
  <w:style w:type="character" w:styleId="Hyperlink">
    <w:name w:val="Hyperlink"/>
    <w:uiPriority w:val="99"/>
    <w:rsid w:val="008C2833"/>
    <w:rPr>
      <w:color w:val="0000FF"/>
      <w:u w:val="single"/>
    </w:rPr>
  </w:style>
  <w:style w:type="paragraph" w:customStyle="1" w:styleId="2EN">
    <w:name w:val="نام مجله خط 2 EN"/>
    <w:basedOn w:val="1EN"/>
    <w:link w:val="2ENChar"/>
    <w:autoRedefine/>
    <w:rsid w:val="00EB1011"/>
    <w:rPr>
      <w:b w:val="0"/>
      <w:bCs w:val="0"/>
      <w:sz w:val="16"/>
      <w:szCs w:val="16"/>
    </w:rPr>
  </w:style>
  <w:style w:type="character" w:customStyle="1" w:styleId="1ENChar">
    <w:name w:val="نام مجله خط 1 EN Char"/>
    <w:link w:val="1EN"/>
    <w:rsid w:val="00EB1011"/>
    <w:rPr>
      <w:b/>
      <w:bCs/>
      <w:i/>
      <w:iCs/>
      <w:w w:val="95"/>
      <w:sz w:val="18"/>
      <w:szCs w:val="18"/>
      <w:lang w:val="en-US" w:eastAsia="en-US" w:bidi="fa-IR"/>
    </w:rPr>
  </w:style>
  <w:style w:type="character" w:customStyle="1" w:styleId="2ENChar">
    <w:name w:val="نام مجله خط 2 EN Char"/>
    <w:link w:val="2EN"/>
    <w:rsid w:val="00EB1011"/>
    <w:rPr>
      <w:b/>
      <w:bCs/>
      <w:i/>
      <w:iCs/>
      <w:w w:val="95"/>
      <w:sz w:val="16"/>
      <w:szCs w:val="16"/>
      <w:lang w:val="en-US" w:eastAsia="en-US" w:bidi="fa-IR"/>
    </w:rPr>
  </w:style>
  <w:style w:type="paragraph" w:customStyle="1" w:styleId="1EN">
    <w:name w:val="نام مجله خط 1 EN"/>
    <w:basedOn w:val="Heading1"/>
    <w:link w:val="1ENChar"/>
    <w:autoRedefine/>
    <w:rsid w:val="00EB1011"/>
    <w:pPr>
      <w:spacing w:before="280" w:after="120" w:line="360" w:lineRule="auto"/>
      <w:ind w:left="5040" w:firstLine="720"/>
    </w:pPr>
    <w:rPr>
      <w:rFonts w:cs="Times New Roman"/>
      <w:i/>
      <w:iCs/>
      <w:w w:val="95"/>
      <w:sz w:val="18"/>
      <w:szCs w:val="18"/>
      <w:lang w:bidi="fa-IR"/>
    </w:rPr>
  </w:style>
  <w:style w:type="paragraph" w:customStyle="1" w:styleId="StyleNormal">
    <w:name w:val="Style Normalزمینه هدف.... کادر +"/>
    <w:basedOn w:val="Normal"/>
    <w:link w:val="StyleNormalChar"/>
    <w:rsid w:val="00EB1011"/>
    <w:rPr>
      <w:rFonts w:cs="B Lotus"/>
      <w:b/>
      <w:bCs/>
      <w:sz w:val="20"/>
      <w:szCs w:val="20"/>
      <w:lang w:bidi="fa-IR"/>
    </w:rPr>
  </w:style>
  <w:style w:type="paragraph" w:customStyle="1" w:styleId="EN">
    <w:name w:val="عنوانEN"/>
    <w:basedOn w:val="StyleNormal"/>
    <w:link w:val="ENChar"/>
    <w:autoRedefine/>
    <w:rsid w:val="00EB1011"/>
    <w:pPr>
      <w:bidi w:val="0"/>
      <w:jc w:val="center"/>
    </w:pPr>
    <w:rPr>
      <w:rFonts w:cs="Times New Roman"/>
      <w:sz w:val="26"/>
      <w:szCs w:val="18"/>
    </w:rPr>
  </w:style>
  <w:style w:type="paragraph" w:customStyle="1" w:styleId="EN0">
    <w:name w:val="نام EN"/>
    <w:basedOn w:val="EN"/>
    <w:link w:val="ENChar0"/>
    <w:autoRedefine/>
    <w:rsid w:val="00EB1011"/>
    <w:rPr>
      <w:i/>
      <w:iCs/>
      <w:sz w:val="22"/>
      <w:szCs w:val="22"/>
    </w:rPr>
  </w:style>
  <w:style w:type="character" w:customStyle="1" w:styleId="StyleNormalChar">
    <w:name w:val="Style Normalزمینه هدف.... کادر + Char"/>
    <w:link w:val="StyleNormal"/>
    <w:rsid w:val="00EB1011"/>
    <w:rPr>
      <w:rFonts w:cs="B Lotus"/>
      <w:b/>
      <w:bCs/>
      <w:lang w:val="en-US" w:eastAsia="en-US" w:bidi="fa-IR"/>
    </w:rPr>
  </w:style>
  <w:style w:type="character" w:customStyle="1" w:styleId="ENChar">
    <w:name w:val="عنوانEN Char"/>
    <w:link w:val="EN"/>
    <w:rsid w:val="00EB1011"/>
    <w:rPr>
      <w:rFonts w:cs="B Lotus"/>
      <w:b/>
      <w:bCs/>
      <w:sz w:val="26"/>
      <w:szCs w:val="18"/>
      <w:lang w:val="en-US" w:eastAsia="en-US" w:bidi="fa-IR"/>
    </w:rPr>
  </w:style>
  <w:style w:type="character" w:customStyle="1" w:styleId="ENChar0">
    <w:name w:val="نام EN Char"/>
    <w:link w:val="EN0"/>
    <w:rsid w:val="00EB1011"/>
    <w:rPr>
      <w:rFonts w:cs="B Lotus"/>
      <w:b/>
      <w:bCs/>
      <w:i/>
      <w:iCs/>
      <w:sz w:val="22"/>
      <w:szCs w:val="22"/>
      <w:lang w:val="en-US" w:eastAsia="en-US" w:bidi="fa-IR"/>
    </w:rPr>
  </w:style>
  <w:style w:type="paragraph" w:customStyle="1" w:styleId="EN1">
    <w:name w:val="مدرک نام  EN"/>
    <w:basedOn w:val="Normal"/>
    <w:autoRedefine/>
    <w:rsid w:val="00EB1011"/>
    <w:pPr>
      <w:spacing w:line="280" w:lineRule="atLeast"/>
      <w:jc w:val="center"/>
    </w:pPr>
    <w:rPr>
      <w:b/>
      <w:bCs/>
      <w:i/>
      <w:iCs/>
      <w:sz w:val="18"/>
      <w:szCs w:val="18"/>
      <w:lang w:bidi="fa-IR"/>
    </w:rPr>
  </w:style>
  <w:style w:type="paragraph" w:customStyle="1" w:styleId="a1">
    <w:name w:val="کادر انگلیسی"/>
    <w:basedOn w:val="Normal"/>
    <w:autoRedefine/>
    <w:rsid w:val="00EB1011"/>
    <w:rPr>
      <w:sz w:val="20"/>
      <w:szCs w:val="20"/>
      <w:lang w:bidi="fa-IR"/>
    </w:rPr>
  </w:style>
  <w:style w:type="character" w:customStyle="1" w:styleId="ti2">
    <w:name w:val="ti2"/>
    <w:rsid w:val="00520F83"/>
    <w:rPr>
      <w:sz w:val="22"/>
      <w:szCs w:val="22"/>
    </w:rPr>
  </w:style>
  <w:style w:type="paragraph" w:styleId="BalloonText">
    <w:name w:val="Balloon Text"/>
    <w:basedOn w:val="Normal"/>
    <w:link w:val="BalloonTextChar"/>
    <w:uiPriority w:val="99"/>
    <w:semiHidden/>
    <w:rsid w:val="0017789C"/>
    <w:rPr>
      <w:rFonts w:ascii="Tahoma" w:hAnsi="Tahoma" w:cs="Tahoma"/>
      <w:sz w:val="16"/>
      <w:szCs w:val="16"/>
    </w:rPr>
  </w:style>
  <w:style w:type="character" w:styleId="CommentReference">
    <w:name w:val="annotation reference"/>
    <w:uiPriority w:val="99"/>
    <w:rsid w:val="00E51CD8"/>
    <w:rPr>
      <w:sz w:val="16"/>
      <w:szCs w:val="16"/>
    </w:rPr>
  </w:style>
  <w:style w:type="paragraph" w:styleId="CommentText">
    <w:name w:val="annotation text"/>
    <w:basedOn w:val="Normal"/>
    <w:link w:val="CommentTextChar"/>
    <w:uiPriority w:val="99"/>
    <w:rsid w:val="00E51CD8"/>
    <w:rPr>
      <w:sz w:val="20"/>
      <w:szCs w:val="20"/>
    </w:rPr>
  </w:style>
  <w:style w:type="character" w:customStyle="1" w:styleId="CommentTextChar">
    <w:name w:val="Comment Text Char"/>
    <w:link w:val="CommentText"/>
    <w:uiPriority w:val="99"/>
    <w:rsid w:val="00E51CD8"/>
    <w:rPr>
      <w:lang w:bidi="ar-SA"/>
    </w:rPr>
  </w:style>
  <w:style w:type="paragraph" w:styleId="CommentSubject">
    <w:name w:val="annotation subject"/>
    <w:basedOn w:val="CommentText"/>
    <w:next w:val="CommentText"/>
    <w:link w:val="CommentSubjectChar"/>
    <w:uiPriority w:val="99"/>
    <w:rsid w:val="00E51CD8"/>
    <w:rPr>
      <w:b/>
      <w:bCs/>
    </w:rPr>
  </w:style>
  <w:style w:type="character" w:customStyle="1" w:styleId="CommentSubjectChar">
    <w:name w:val="Comment Subject Char"/>
    <w:link w:val="CommentSubject"/>
    <w:uiPriority w:val="99"/>
    <w:rsid w:val="00E51CD8"/>
    <w:rPr>
      <w:b/>
      <w:bCs/>
      <w:lang w:bidi="ar-SA"/>
    </w:rPr>
  </w:style>
  <w:style w:type="character" w:customStyle="1" w:styleId="ref-journal">
    <w:name w:val="ref-journal"/>
    <w:basedOn w:val="DefaultParagraphFont"/>
    <w:rsid w:val="00C10DF6"/>
  </w:style>
  <w:style w:type="character" w:customStyle="1" w:styleId="ref-vol">
    <w:name w:val="ref-vol"/>
    <w:basedOn w:val="DefaultParagraphFont"/>
    <w:rsid w:val="00C10DF6"/>
  </w:style>
  <w:style w:type="paragraph" w:styleId="ListParagraph">
    <w:name w:val="List Paragraph"/>
    <w:basedOn w:val="Normal"/>
    <w:uiPriority w:val="34"/>
    <w:qFormat/>
    <w:rsid w:val="00893756"/>
    <w:pPr>
      <w:ind w:left="720"/>
    </w:pPr>
  </w:style>
  <w:style w:type="character" w:customStyle="1" w:styleId="Heading4Char">
    <w:name w:val="Heading 4 Char"/>
    <w:link w:val="Heading4"/>
    <w:rsid w:val="0091746A"/>
    <w:rPr>
      <w:rFonts w:cs="Lotus"/>
      <w:b/>
      <w:bCs/>
      <w:sz w:val="24"/>
      <w:szCs w:val="18"/>
      <w:lang w:bidi="fa-IR"/>
    </w:rPr>
  </w:style>
  <w:style w:type="character" w:customStyle="1" w:styleId="tx1">
    <w:name w:val="tx1"/>
    <w:rsid w:val="005E0FEA"/>
    <w:rPr>
      <w:b/>
      <w:bCs/>
    </w:rPr>
  </w:style>
  <w:style w:type="character" w:customStyle="1" w:styleId="valuetextbox1">
    <w:name w:val="valuetextbox1"/>
    <w:rsid w:val="00950541"/>
    <w:rPr>
      <w:rFonts w:ascii="Tahoma" w:hAnsi="Tahoma" w:cs="Tahoma" w:hint="default"/>
      <w:b w:val="0"/>
      <w:bCs w:val="0"/>
      <w:color w:val="000095"/>
      <w:sz w:val="24"/>
      <w:szCs w:val="24"/>
    </w:rPr>
  </w:style>
  <w:style w:type="paragraph" w:styleId="z-TopofForm">
    <w:name w:val="HTML Top of Form"/>
    <w:basedOn w:val="Normal"/>
    <w:next w:val="Normal"/>
    <w:link w:val="z-TopofFormChar"/>
    <w:hidden/>
    <w:uiPriority w:val="99"/>
    <w:unhideWhenUsed/>
    <w:rsid w:val="00852C8B"/>
    <w:pPr>
      <w:pBdr>
        <w:bottom w:val="single" w:sz="6" w:space="1" w:color="auto"/>
      </w:pBdr>
      <w:bidi w:val="0"/>
      <w:jc w:val="center"/>
    </w:pPr>
    <w:rPr>
      <w:rFonts w:ascii="Arial" w:hAnsi="Arial" w:cs="Arial"/>
      <w:vanish/>
      <w:sz w:val="16"/>
      <w:szCs w:val="16"/>
    </w:rPr>
  </w:style>
  <w:style w:type="character" w:customStyle="1" w:styleId="z-TopofFormChar">
    <w:name w:val="z-Top of Form Char"/>
    <w:link w:val="z-TopofForm"/>
    <w:uiPriority w:val="99"/>
    <w:rsid w:val="00852C8B"/>
    <w:rPr>
      <w:rFonts w:ascii="Arial" w:hAnsi="Arial" w:cs="Arial"/>
      <w:vanish/>
      <w:sz w:val="16"/>
      <w:szCs w:val="16"/>
    </w:rPr>
  </w:style>
  <w:style w:type="paragraph" w:styleId="FootnoteText">
    <w:name w:val="footnote text"/>
    <w:basedOn w:val="Normal"/>
    <w:link w:val="FootnoteTextChar"/>
    <w:uiPriority w:val="99"/>
    <w:rsid w:val="008D10FD"/>
    <w:rPr>
      <w:sz w:val="20"/>
      <w:szCs w:val="20"/>
      <w:lang w:bidi="fa-IR"/>
    </w:rPr>
  </w:style>
  <w:style w:type="character" w:customStyle="1" w:styleId="FootnoteTextChar">
    <w:name w:val="Footnote Text Char"/>
    <w:link w:val="FootnoteText"/>
    <w:rsid w:val="008D10FD"/>
    <w:rPr>
      <w:lang w:bidi="fa-IR"/>
    </w:rPr>
  </w:style>
  <w:style w:type="character" w:styleId="FootnoteReference">
    <w:name w:val="footnote reference"/>
    <w:uiPriority w:val="99"/>
    <w:rsid w:val="008D10FD"/>
    <w:rPr>
      <w:vertAlign w:val="superscript"/>
    </w:rPr>
  </w:style>
  <w:style w:type="table" w:customStyle="1" w:styleId="TableGrid1">
    <w:name w:val="Table Grid1"/>
    <w:basedOn w:val="TableNormal"/>
    <w:next w:val="TableGrid"/>
    <w:rsid w:val="002870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aliases w:val="سرعنوان Char"/>
    <w:link w:val="Header"/>
    <w:uiPriority w:val="99"/>
    <w:rsid w:val="00A64B04"/>
    <w:rPr>
      <w:sz w:val="24"/>
      <w:szCs w:val="24"/>
    </w:rPr>
  </w:style>
  <w:style w:type="character" w:customStyle="1" w:styleId="FooterChar">
    <w:name w:val="Footer Char"/>
    <w:link w:val="Footer"/>
    <w:uiPriority w:val="99"/>
    <w:rsid w:val="00A64B04"/>
    <w:rPr>
      <w:rFonts w:cs="B Lotus"/>
      <w:sz w:val="22"/>
      <w:szCs w:val="26"/>
    </w:rPr>
  </w:style>
  <w:style w:type="paragraph" w:customStyle="1" w:styleId="CharCharCharChar">
    <w:name w:val="Char Char Char Char"/>
    <w:basedOn w:val="Normal"/>
    <w:rsid w:val="00A64B04"/>
    <w:pPr>
      <w:bidi w:val="0"/>
      <w:spacing w:after="160" w:line="240" w:lineRule="exact"/>
    </w:pPr>
    <w:rPr>
      <w:rFonts w:ascii="Verdana" w:hAnsi="Verdana"/>
      <w:sz w:val="20"/>
      <w:szCs w:val="20"/>
    </w:rPr>
  </w:style>
  <w:style w:type="character" w:customStyle="1" w:styleId="FootnoteTextChar1">
    <w:name w:val="Footnote Text Char1"/>
    <w:uiPriority w:val="99"/>
    <w:semiHidden/>
    <w:locked/>
    <w:rsid w:val="00A64B04"/>
    <w:rPr>
      <w:rFonts w:ascii="Calibri" w:eastAsia="Calibri" w:hAnsi="Calibri" w:cs="Times New Roman"/>
      <w:sz w:val="20"/>
      <w:szCs w:val="20"/>
      <w:lang w:bidi="fa-IR"/>
    </w:rPr>
  </w:style>
  <w:style w:type="character" w:customStyle="1" w:styleId="Heading2Char">
    <w:name w:val="Heading 2 Char"/>
    <w:link w:val="Heading2"/>
    <w:uiPriority w:val="9"/>
    <w:rsid w:val="00A64B04"/>
    <w:rPr>
      <w:rFonts w:cs="Lotus"/>
      <w:b/>
      <w:bCs/>
      <w:i/>
      <w:iCs/>
      <w:sz w:val="24"/>
      <w:szCs w:val="24"/>
      <w:lang w:bidi="fa-IR"/>
    </w:rPr>
  </w:style>
  <w:style w:type="character" w:customStyle="1" w:styleId="slug-pub-date3">
    <w:name w:val="slug-pub-date3"/>
    <w:rsid w:val="00A64B04"/>
    <w:rPr>
      <w:b/>
      <w:bCs/>
    </w:rPr>
  </w:style>
  <w:style w:type="character" w:customStyle="1" w:styleId="slug-vol">
    <w:name w:val="slug-vol"/>
    <w:basedOn w:val="DefaultParagraphFont"/>
    <w:rsid w:val="00A64B04"/>
  </w:style>
  <w:style w:type="character" w:customStyle="1" w:styleId="hps">
    <w:name w:val="hps"/>
    <w:basedOn w:val="DefaultParagraphFont"/>
    <w:rsid w:val="00A64B04"/>
  </w:style>
  <w:style w:type="character" w:customStyle="1" w:styleId="shorttext">
    <w:name w:val="short_text"/>
    <w:basedOn w:val="DefaultParagraphFont"/>
    <w:rsid w:val="00A64B04"/>
  </w:style>
  <w:style w:type="character" w:customStyle="1" w:styleId="BalloonTextChar">
    <w:name w:val="Balloon Text Char"/>
    <w:link w:val="BalloonText"/>
    <w:uiPriority w:val="99"/>
    <w:semiHidden/>
    <w:rsid w:val="00A64B04"/>
    <w:rPr>
      <w:rFonts w:ascii="Tahoma" w:hAnsi="Tahoma" w:cs="Tahoma"/>
      <w:sz w:val="16"/>
      <w:szCs w:val="16"/>
    </w:rPr>
  </w:style>
  <w:style w:type="character" w:customStyle="1" w:styleId="UnresolvedMention1">
    <w:name w:val="Unresolved Mention1"/>
    <w:basedOn w:val="DefaultParagraphFont"/>
    <w:uiPriority w:val="99"/>
    <w:semiHidden/>
    <w:unhideWhenUsed/>
    <w:rsid w:val="00124F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02393">
      <w:bodyDiv w:val="1"/>
      <w:marLeft w:val="0"/>
      <w:marRight w:val="0"/>
      <w:marTop w:val="0"/>
      <w:marBottom w:val="0"/>
      <w:divBdr>
        <w:top w:val="none" w:sz="0" w:space="0" w:color="auto"/>
        <w:left w:val="none" w:sz="0" w:space="0" w:color="auto"/>
        <w:bottom w:val="none" w:sz="0" w:space="0" w:color="auto"/>
        <w:right w:val="none" w:sz="0" w:space="0" w:color="auto"/>
      </w:divBdr>
      <w:divsChild>
        <w:div w:id="702248637">
          <w:marLeft w:val="0"/>
          <w:marRight w:val="0"/>
          <w:marTop w:val="0"/>
          <w:marBottom w:val="0"/>
          <w:divBdr>
            <w:top w:val="none" w:sz="0" w:space="0" w:color="auto"/>
            <w:left w:val="none" w:sz="0" w:space="0" w:color="auto"/>
            <w:bottom w:val="none" w:sz="0" w:space="0" w:color="auto"/>
            <w:right w:val="none" w:sz="0" w:space="0" w:color="auto"/>
          </w:divBdr>
        </w:div>
        <w:div w:id="1731030107">
          <w:marLeft w:val="0"/>
          <w:marRight w:val="0"/>
          <w:marTop w:val="0"/>
          <w:marBottom w:val="0"/>
          <w:divBdr>
            <w:top w:val="none" w:sz="0" w:space="0" w:color="auto"/>
            <w:left w:val="none" w:sz="0" w:space="0" w:color="auto"/>
            <w:bottom w:val="none" w:sz="0" w:space="0" w:color="auto"/>
            <w:right w:val="none" w:sz="0" w:space="0" w:color="auto"/>
          </w:divBdr>
        </w:div>
      </w:divsChild>
    </w:div>
    <w:div w:id="62410162">
      <w:bodyDiv w:val="1"/>
      <w:marLeft w:val="0"/>
      <w:marRight w:val="0"/>
      <w:marTop w:val="0"/>
      <w:marBottom w:val="0"/>
      <w:divBdr>
        <w:top w:val="none" w:sz="0" w:space="0" w:color="auto"/>
        <w:left w:val="none" w:sz="0" w:space="0" w:color="auto"/>
        <w:bottom w:val="none" w:sz="0" w:space="0" w:color="auto"/>
        <w:right w:val="none" w:sz="0" w:space="0" w:color="auto"/>
      </w:divBdr>
      <w:divsChild>
        <w:div w:id="1532651322">
          <w:marLeft w:val="0"/>
          <w:marRight w:val="0"/>
          <w:marTop w:val="0"/>
          <w:marBottom w:val="0"/>
          <w:divBdr>
            <w:top w:val="none" w:sz="0" w:space="0" w:color="auto"/>
            <w:left w:val="none" w:sz="0" w:space="0" w:color="auto"/>
            <w:bottom w:val="none" w:sz="0" w:space="0" w:color="auto"/>
            <w:right w:val="none" w:sz="0" w:space="0" w:color="auto"/>
          </w:divBdr>
        </w:div>
        <w:div w:id="1089346124">
          <w:marLeft w:val="0"/>
          <w:marRight w:val="0"/>
          <w:marTop w:val="0"/>
          <w:marBottom w:val="0"/>
          <w:divBdr>
            <w:top w:val="none" w:sz="0" w:space="0" w:color="auto"/>
            <w:left w:val="none" w:sz="0" w:space="0" w:color="auto"/>
            <w:bottom w:val="none" w:sz="0" w:space="0" w:color="auto"/>
            <w:right w:val="none" w:sz="0" w:space="0" w:color="auto"/>
          </w:divBdr>
        </w:div>
        <w:div w:id="2021004879">
          <w:marLeft w:val="0"/>
          <w:marRight w:val="0"/>
          <w:marTop w:val="0"/>
          <w:marBottom w:val="0"/>
          <w:divBdr>
            <w:top w:val="none" w:sz="0" w:space="0" w:color="auto"/>
            <w:left w:val="none" w:sz="0" w:space="0" w:color="auto"/>
            <w:bottom w:val="none" w:sz="0" w:space="0" w:color="auto"/>
            <w:right w:val="none" w:sz="0" w:space="0" w:color="auto"/>
          </w:divBdr>
        </w:div>
        <w:div w:id="1677340164">
          <w:marLeft w:val="0"/>
          <w:marRight w:val="0"/>
          <w:marTop w:val="0"/>
          <w:marBottom w:val="0"/>
          <w:divBdr>
            <w:top w:val="none" w:sz="0" w:space="0" w:color="auto"/>
            <w:left w:val="none" w:sz="0" w:space="0" w:color="auto"/>
            <w:bottom w:val="none" w:sz="0" w:space="0" w:color="auto"/>
            <w:right w:val="none" w:sz="0" w:space="0" w:color="auto"/>
          </w:divBdr>
        </w:div>
        <w:div w:id="1845707047">
          <w:marLeft w:val="0"/>
          <w:marRight w:val="0"/>
          <w:marTop w:val="0"/>
          <w:marBottom w:val="0"/>
          <w:divBdr>
            <w:top w:val="none" w:sz="0" w:space="0" w:color="auto"/>
            <w:left w:val="none" w:sz="0" w:space="0" w:color="auto"/>
            <w:bottom w:val="none" w:sz="0" w:space="0" w:color="auto"/>
            <w:right w:val="none" w:sz="0" w:space="0" w:color="auto"/>
          </w:divBdr>
        </w:div>
      </w:divsChild>
    </w:div>
    <w:div w:id="69933436">
      <w:bodyDiv w:val="1"/>
      <w:marLeft w:val="0"/>
      <w:marRight w:val="0"/>
      <w:marTop w:val="0"/>
      <w:marBottom w:val="0"/>
      <w:divBdr>
        <w:top w:val="none" w:sz="0" w:space="0" w:color="auto"/>
        <w:left w:val="none" w:sz="0" w:space="0" w:color="auto"/>
        <w:bottom w:val="none" w:sz="0" w:space="0" w:color="auto"/>
        <w:right w:val="none" w:sz="0" w:space="0" w:color="auto"/>
      </w:divBdr>
    </w:div>
    <w:div w:id="360788556">
      <w:bodyDiv w:val="1"/>
      <w:marLeft w:val="0"/>
      <w:marRight w:val="0"/>
      <w:marTop w:val="0"/>
      <w:marBottom w:val="0"/>
      <w:divBdr>
        <w:top w:val="none" w:sz="0" w:space="0" w:color="auto"/>
        <w:left w:val="none" w:sz="0" w:space="0" w:color="auto"/>
        <w:bottom w:val="none" w:sz="0" w:space="0" w:color="auto"/>
        <w:right w:val="none" w:sz="0" w:space="0" w:color="auto"/>
      </w:divBdr>
      <w:divsChild>
        <w:div w:id="1982493327">
          <w:marLeft w:val="0"/>
          <w:marRight w:val="0"/>
          <w:marTop w:val="0"/>
          <w:marBottom w:val="0"/>
          <w:divBdr>
            <w:top w:val="none" w:sz="0" w:space="0" w:color="auto"/>
            <w:left w:val="none" w:sz="0" w:space="0" w:color="auto"/>
            <w:bottom w:val="none" w:sz="0" w:space="0" w:color="auto"/>
            <w:right w:val="none" w:sz="0" w:space="0" w:color="auto"/>
          </w:divBdr>
        </w:div>
        <w:div w:id="2116317044">
          <w:marLeft w:val="0"/>
          <w:marRight w:val="0"/>
          <w:marTop w:val="0"/>
          <w:marBottom w:val="0"/>
          <w:divBdr>
            <w:top w:val="none" w:sz="0" w:space="0" w:color="auto"/>
            <w:left w:val="none" w:sz="0" w:space="0" w:color="auto"/>
            <w:bottom w:val="none" w:sz="0" w:space="0" w:color="auto"/>
            <w:right w:val="none" w:sz="0" w:space="0" w:color="auto"/>
          </w:divBdr>
        </w:div>
        <w:div w:id="1644772990">
          <w:marLeft w:val="0"/>
          <w:marRight w:val="0"/>
          <w:marTop w:val="0"/>
          <w:marBottom w:val="0"/>
          <w:divBdr>
            <w:top w:val="none" w:sz="0" w:space="0" w:color="auto"/>
            <w:left w:val="none" w:sz="0" w:space="0" w:color="auto"/>
            <w:bottom w:val="none" w:sz="0" w:space="0" w:color="auto"/>
            <w:right w:val="none" w:sz="0" w:space="0" w:color="auto"/>
          </w:divBdr>
        </w:div>
        <w:div w:id="272133515">
          <w:marLeft w:val="0"/>
          <w:marRight w:val="0"/>
          <w:marTop w:val="0"/>
          <w:marBottom w:val="0"/>
          <w:divBdr>
            <w:top w:val="none" w:sz="0" w:space="0" w:color="auto"/>
            <w:left w:val="none" w:sz="0" w:space="0" w:color="auto"/>
            <w:bottom w:val="none" w:sz="0" w:space="0" w:color="auto"/>
            <w:right w:val="none" w:sz="0" w:space="0" w:color="auto"/>
          </w:divBdr>
        </w:div>
        <w:div w:id="267930913">
          <w:marLeft w:val="0"/>
          <w:marRight w:val="0"/>
          <w:marTop w:val="0"/>
          <w:marBottom w:val="0"/>
          <w:divBdr>
            <w:top w:val="none" w:sz="0" w:space="0" w:color="auto"/>
            <w:left w:val="none" w:sz="0" w:space="0" w:color="auto"/>
            <w:bottom w:val="none" w:sz="0" w:space="0" w:color="auto"/>
            <w:right w:val="none" w:sz="0" w:space="0" w:color="auto"/>
          </w:divBdr>
        </w:div>
      </w:divsChild>
    </w:div>
    <w:div w:id="511532079">
      <w:bodyDiv w:val="1"/>
      <w:marLeft w:val="0"/>
      <w:marRight w:val="0"/>
      <w:marTop w:val="0"/>
      <w:marBottom w:val="0"/>
      <w:divBdr>
        <w:top w:val="none" w:sz="0" w:space="0" w:color="auto"/>
        <w:left w:val="none" w:sz="0" w:space="0" w:color="auto"/>
        <w:bottom w:val="none" w:sz="0" w:space="0" w:color="auto"/>
        <w:right w:val="none" w:sz="0" w:space="0" w:color="auto"/>
      </w:divBdr>
      <w:divsChild>
        <w:div w:id="378745534">
          <w:marLeft w:val="0"/>
          <w:marRight w:val="0"/>
          <w:marTop w:val="0"/>
          <w:marBottom w:val="0"/>
          <w:divBdr>
            <w:top w:val="none" w:sz="0" w:space="0" w:color="auto"/>
            <w:left w:val="none" w:sz="0" w:space="0" w:color="auto"/>
            <w:bottom w:val="none" w:sz="0" w:space="0" w:color="auto"/>
            <w:right w:val="none" w:sz="0" w:space="0" w:color="auto"/>
          </w:divBdr>
        </w:div>
        <w:div w:id="810244964">
          <w:marLeft w:val="0"/>
          <w:marRight w:val="0"/>
          <w:marTop w:val="0"/>
          <w:marBottom w:val="0"/>
          <w:divBdr>
            <w:top w:val="none" w:sz="0" w:space="0" w:color="auto"/>
            <w:left w:val="none" w:sz="0" w:space="0" w:color="auto"/>
            <w:bottom w:val="none" w:sz="0" w:space="0" w:color="auto"/>
            <w:right w:val="none" w:sz="0" w:space="0" w:color="auto"/>
          </w:divBdr>
        </w:div>
        <w:div w:id="1007636632">
          <w:marLeft w:val="0"/>
          <w:marRight w:val="0"/>
          <w:marTop w:val="0"/>
          <w:marBottom w:val="0"/>
          <w:divBdr>
            <w:top w:val="none" w:sz="0" w:space="0" w:color="auto"/>
            <w:left w:val="none" w:sz="0" w:space="0" w:color="auto"/>
            <w:bottom w:val="none" w:sz="0" w:space="0" w:color="auto"/>
            <w:right w:val="none" w:sz="0" w:space="0" w:color="auto"/>
          </w:divBdr>
        </w:div>
        <w:div w:id="1720788098">
          <w:marLeft w:val="0"/>
          <w:marRight w:val="0"/>
          <w:marTop w:val="0"/>
          <w:marBottom w:val="0"/>
          <w:divBdr>
            <w:top w:val="none" w:sz="0" w:space="0" w:color="auto"/>
            <w:left w:val="none" w:sz="0" w:space="0" w:color="auto"/>
            <w:bottom w:val="none" w:sz="0" w:space="0" w:color="auto"/>
            <w:right w:val="none" w:sz="0" w:space="0" w:color="auto"/>
          </w:divBdr>
        </w:div>
        <w:div w:id="567883814">
          <w:marLeft w:val="0"/>
          <w:marRight w:val="0"/>
          <w:marTop w:val="0"/>
          <w:marBottom w:val="0"/>
          <w:divBdr>
            <w:top w:val="none" w:sz="0" w:space="0" w:color="auto"/>
            <w:left w:val="none" w:sz="0" w:space="0" w:color="auto"/>
            <w:bottom w:val="none" w:sz="0" w:space="0" w:color="auto"/>
            <w:right w:val="none" w:sz="0" w:space="0" w:color="auto"/>
          </w:divBdr>
        </w:div>
      </w:divsChild>
    </w:div>
    <w:div w:id="788469691">
      <w:bodyDiv w:val="1"/>
      <w:marLeft w:val="0"/>
      <w:marRight w:val="0"/>
      <w:marTop w:val="0"/>
      <w:marBottom w:val="0"/>
      <w:divBdr>
        <w:top w:val="none" w:sz="0" w:space="0" w:color="auto"/>
        <w:left w:val="none" w:sz="0" w:space="0" w:color="auto"/>
        <w:bottom w:val="none" w:sz="0" w:space="0" w:color="auto"/>
        <w:right w:val="none" w:sz="0" w:space="0" w:color="auto"/>
      </w:divBdr>
    </w:div>
    <w:div w:id="1838690813">
      <w:bodyDiv w:val="1"/>
      <w:marLeft w:val="0"/>
      <w:marRight w:val="0"/>
      <w:marTop w:val="0"/>
      <w:marBottom w:val="0"/>
      <w:divBdr>
        <w:top w:val="none" w:sz="0" w:space="0" w:color="auto"/>
        <w:left w:val="none" w:sz="0" w:space="0" w:color="auto"/>
        <w:bottom w:val="none" w:sz="0" w:space="0" w:color="auto"/>
        <w:right w:val="none" w:sz="0" w:space="0" w:color="auto"/>
      </w:divBdr>
      <w:divsChild>
        <w:div w:id="1224491179">
          <w:marLeft w:val="0"/>
          <w:marRight w:val="0"/>
          <w:marTop w:val="0"/>
          <w:marBottom w:val="0"/>
          <w:divBdr>
            <w:top w:val="none" w:sz="0" w:space="0" w:color="auto"/>
            <w:left w:val="none" w:sz="0" w:space="0" w:color="auto"/>
            <w:bottom w:val="none" w:sz="0" w:space="0" w:color="auto"/>
            <w:right w:val="none" w:sz="0" w:space="0" w:color="auto"/>
          </w:divBdr>
        </w:div>
        <w:div w:id="1859350241">
          <w:marLeft w:val="0"/>
          <w:marRight w:val="0"/>
          <w:marTop w:val="0"/>
          <w:marBottom w:val="0"/>
          <w:divBdr>
            <w:top w:val="none" w:sz="0" w:space="0" w:color="auto"/>
            <w:left w:val="none" w:sz="0" w:space="0" w:color="auto"/>
            <w:bottom w:val="none" w:sz="0" w:space="0" w:color="auto"/>
            <w:right w:val="none" w:sz="0" w:space="0" w:color="auto"/>
          </w:divBdr>
        </w:div>
        <w:div w:id="1151484445">
          <w:marLeft w:val="0"/>
          <w:marRight w:val="0"/>
          <w:marTop w:val="0"/>
          <w:marBottom w:val="0"/>
          <w:divBdr>
            <w:top w:val="none" w:sz="0" w:space="0" w:color="auto"/>
            <w:left w:val="none" w:sz="0" w:space="0" w:color="auto"/>
            <w:bottom w:val="none" w:sz="0" w:space="0" w:color="auto"/>
            <w:right w:val="none" w:sz="0" w:space="0" w:color="auto"/>
          </w:divBdr>
        </w:div>
        <w:div w:id="1891990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cbi.nlm.nih.gov/pmc/articles/pmc371259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29252/payesh.19.5.4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6E49BA4-A274-4CF0-A6E9-52E55A8ED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975</Words>
  <Characters>556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c.</dc:creator>
  <cp:lastModifiedBy>Markazi.co</cp:lastModifiedBy>
  <cp:revision>5</cp:revision>
  <cp:lastPrinted>2022-12-26T08:07:00Z</cp:lastPrinted>
  <dcterms:created xsi:type="dcterms:W3CDTF">2023-03-02T10:11:00Z</dcterms:created>
  <dcterms:modified xsi:type="dcterms:W3CDTF">2023-05-1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